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953480" w14:textId="77777777" w:rsidR="00E710F6" w:rsidRDefault="00E710F6" w:rsidP="00E710F6">
      <w:pPr>
        <w:pStyle w:val="Header"/>
        <w:jc w:val="right"/>
        <w:rPr>
          <w:rFonts w:ascii="Arial" w:hAnsi="Arial" w:cs="Arial"/>
          <w:b/>
          <w:sz w:val="18"/>
          <w:szCs w:val="18"/>
        </w:rPr>
      </w:pPr>
      <w:bookmarkStart w:id="0" w:name="_GoBack"/>
      <w:bookmarkEnd w:id="0"/>
      <w:r>
        <w:rPr>
          <w:rFonts w:ascii="Arial" w:hAnsi="Arial" w:cs="Arial"/>
          <w:b/>
          <w:sz w:val="18"/>
          <w:szCs w:val="18"/>
        </w:rPr>
        <w:t xml:space="preserve">OMB Control No.: </w:t>
      </w:r>
      <w:proofErr w:type="spellStart"/>
      <w:r>
        <w:rPr>
          <w:rFonts w:ascii="Arial" w:hAnsi="Arial" w:cs="Arial"/>
          <w:b/>
          <w:sz w:val="18"/>
          <w:szCs w:val="18"/>
        </w:rPr>
        <w:t>xxxx-xxxx</w:t>
      </w:r>
      <w:proofErr w:type="spellEnd"/>
    </w:p>
    <w:p w14:paraId="680BC945" w14:textId="77777777" w:rsidR="00E710F6" w:rsidRDefault="00E710F6" w:rsidP="00E710F6">
      <w:pPr>
        <w:pStyle w:val="Header"/>
        <w:jc w:val="right"/>
        <w:rPr>
          <w:rFonts w:ascii="Calibri" w:hAnsi="Calibri" w:cs="Times New Roman"/>
          <w:szCs w:val="24"/>
        </w:rPr>
      </w:pPr>
      <w:r>
        <w:rPr>
          <w:rFonts w:ascii="Arial" w:hAnsi="Arial" w:cs="Arial"/>
          <w:b/>
          <w:sz w:val="18"/>
          <w:szCs w:val="18"/>
        </w:rPr>
        <w:t>Expiration Date: xx/xx/20xx</w:t>
      </w:r>
    </w:p>
    <w:p w14:paraId="642CA153" w14:textId="77777777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</w:p>
    <w:p w14:paraId="1F35EBC9" w14:textId="674F48DB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</w:p>
    <w:p w14:paraId="7986689E" w14:textId="67AAD532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75C6F9D0" wp14:editId="3F1D8316">
                <wp:simplePos x="0" y="0"/>
                <wp:positionH relativeFrom="margin">
                  <wp:posOffset>1657350</wp:posOffset>
                </wp:positionH>
                <wp:positionV relativeFrom="paragraph">
                  <wp:posOffset>11430</wp:posOffset>
                </wp:positionV>
                <wp:extent cx="6553200" cy="685800"/>
                <wp:effectExtent l="0" t="0" r="19050" b="19050"/>
                <wp:wrapSquare wrapText="bothSides"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5320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6A8F9B" w14:textId="19FDB394" w:rsidR="00C211F8" w:rsidRDefault="00C211F8" w:rsidP="00C211F8">
                            <w:pPr>
                              <w:tabs>
                                <w:tab w:val="left" w:pos="-720"/>
                              </w:tabs>
                              <w:suppressAutoHyphens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THE PAPERWORK REDUCTION ACT OF 1995 (Pub. L. 104-13)   Public reporting burden for this collection of infor</w:t>
                            </w:r>
                            <w:r w:rsidR="00735232"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m</w:t>
                            </w:r>
                            <w:r w:rsidR="00533FCE"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ation is estimated to average 18</w:t>
                            </w: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      </w:r>
                          </w:p>
                          <w:p w14:paraId="2C140EA4" w14:textId="77777777" w:rsidR="00C211F8" w:rsidRDefault="00C211F8" w:rsidP="00C211F8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75C6F9D0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30.5pt;margin-top:.9pt;width:516pt;height:54pt;z-index:251740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">
                <v:textbox>
                  <w:txbxContent>
                    <w:p w14:paraId="6D6A8F9B" w14:textId="19FDB394" w:rsidR="00C211F8" w:rsidRDefault="00C211F8" w:rsidP="00C211F8">
                      <w:pPr>
                        <w:tabs>
                          <w:tab w:val="left" w:pos="-720"/>
                        </w:tabs>
                        <w:suppressAutoHyphens/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THE PAPERWORK REDUCTION ACT OF 1995 (Pub. L. 104-13)   Public reporting burden for this collection of infor</w:t>
                      </w:r>
                      <w:r w:rsidR="00735232"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m</w:t>
                      </w:r>
                      <w:r w:rsidR="00533FCE"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ation is estimated to average 18</w:t>
                      </w:r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</w:r>
                    </w:p>
                    <w:p w14:paraId="2C140EA4" w14:textId="77777777" w:rsidR="00C211F8" w:rsidRDefault="00C211F8" w:rsidP="00C211F8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3468621F" w14:textId="77777777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</w:p>
    <w:p w14:paraId="4EC4612F" w14:textId="77777777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</w:p>
    <w:p w14:paraId="72A33072" w14:textId="77777777" w:rsidR="00C211F8" w:rsidRDefault="00C211F8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sz w:val="28"/>
          <w:szCs w:val="32"/>
        </w:rPr>
      </w:pPr>
    </w:p>
    <w:p w14:paraId="7DDF7F1E" w14:textId="288A5976" w:rsidR="00662CBC" w:rsidRPr="00662CBC" w:rsidRDefault="00662CBC" w:rsidP="00662CBC">
      <w:pPr>
        <w:keepNext/>
        <w:keepLines/>
        <w:spacing w:after="0" w:line="240" w:lineRule="auto"/>
        <w:jc w:val="center"/>
        <w:outlineLvl w:val="0"/>
        <w:rPr>
          <w:rFonts w:asciiTheme="majorHAnsi" w:eastAsiaTheme="majorEastAsia" w:hAnsiTheme="majorHAnsi" w:cstheme="majorBidi"/>
          <w:color w:val="2E74B5" w:themeColor="accent1" w:themeShade="BF"/>
          <w:sz w:val="28"/>
          <w:szCs w:val="32"/>
        </w:rPr>
      </w:pPr>
      <w:r w:rsidRPr="00662CBC">
        <w:rPr>
          <w:rFonts w:asciiTheme="majorHAnsi" w:eastAsiaTheme="majorEastAsia" w:hAnsiTheme="majorHAnsi" w:cstheme="majorBidi"/>
          <w:sz w:val="28"/>
          <w:szCs w:val="32"/>
        </w:rPr>
        <w:t>Capacity Survey</w:t>
      </w:r>
      <w:r>
        <w:rPr>
          <w:rFonts w:asciiTheme="majorHAnsi" w:eastAsiaTheme="majorEastAsia" w:hAnsiTheme="majorHAnsi" w:cstheme="majorBidi"/>
          <w:sz w:val="28"/>
          <w:szCs w:val="32"/>
        </w:rPr>
        <w:t xml:space="preserve"> – Center for Tribes</w:t>
      </w:r>
    </w:p>
    <w:p w14:paraId="1619703D" w14:textId="398E2B06" w:rsidR="0090520F" w:rsidRDefault="0090520F" w:rsidP="00EA5C5E">
      <w:pPr>
        <w:spacing w:before="120" w:after="120" w:line="240" w:lineRule="auto"/>
        <w:rPr>
          <w:b/>
          <w:sz w:val="23"/>
          <w:szCs w:val="23"/>
        </w:rPr>
      </w:pPr>
      <w:r w:rsidRPr="00494059">
        <w:rPr>
          <w:sz w:val="23"/>
          <w:szCs w:val="23"/>
        </w:rPr>
        <w:t xml:space="preserve">Below are skills and approaches that people sometimes use and develop when working on </w:t>
      </w:r>
      <w:r w:rsidR="00266EFA" w:rsidRPr="00494059">
        <w:rPr>
          <w:sz w:val="23"/>
          <w:szCs w:val="23"/>
        </w:rPr>
        <w:t xml:space="preserve">solving problems, or developing strategies to make </w:t>
      </w:r>
      <w:r w:rsidRPr="00494059">
        <w:rPr>
          <w:sz w:val="23"/>
          <w:szCs w:val="23"/>
        </w:rPr>
        <w:t>improvements to their services</w:t>
      </w:r>
      <w:r w:rsidR="006C4265" w:rsidRPr="00494059">
        <w:rPr>
          <w:sz w:val="23"/>
          <w:szCs w:val="23"/>
        </w:rPr>
        <w:t xml:space="preserve"> or agency’s functioning</w:t>
      </w:r>
      <w:r w:rsidRPr="00494059">
        <w:rPr>
          <w:sz w:val="23"/>
          <w:szCs w:val="23"/>
        </w:rPr>
        <w:t xml:space="preserve">.  </w:t>
      </w:r>
      <w:r w:rsidRPr="00494059">
        <w:rPr>
          <w:b/>
          <w:sz w:val="23"/>
          <w:szCs w:val="23"/>
        </w:rPr>
        <w:t>No group is expected to have,</w:t>
      </w:r>
      <w:r w:rsidR="00B83098" w:rsidRPr="00494059">
        <w:rPr>
          <w:b/>
          <w:sz w:val="23"/>
          <w:szCs w:val="23"/>
        </w:rPr>
        <w:t xml:space="preserve"> or develop</w:t>
      </w:r>
      <w:r w:rsidR="00C1680D" w:rsidRPr="00494059">
        <w:rPr>
          <w:b/>
          <w:sz w:val="23"/>
          <w:szCs w:val="23"/>
        </w:rPr>
        <w:t>,</w:t>
      </w:r>
      <w:r w:rsidR="00B83098" w:rsidRPr="00494059">
        <w:rPr>
          <w:b/>
          <w:sz w:val="23"/>
          <w:szCs w:val="23"/>
        </w:rPr>
        <w:t xml:space="preserve"> all of these skills.</w:t>
      </w:r>
    </w:p>
    <w:p w14:paraId="12B8FE77" w14:textId="77777777" w:rsidR="009E5BCF" w:rsidRPr="00494059" w:rsidRDefault="009E5BCF" w:rsidP="00EA5C5E">
      <w:pPr>
        <w:spacing w:after="0" w:line="240" w:lineRule="auto"/>
        <w:rPr>
          <w:color w:val="1F4E79" w:themeColor="accent1" w:themeShade="80"/>
          <w:sz w:val="23"/>
          <w:szCs w:val="23"/>
        </w:rPr>
      </w:pPr>
      <w:r w:rsidRPr="00494059">
        <w:rPr>
          <w:i/>
          <w:color w:val="1F4E79" w:themeColor="accent1" w:themeShade="80"/>
          <w:sz w:val="23"/>
          <w:szCs w:val="23"/>
        </w:rPr>
        <w:t>Administration One</w:t>
      </w:r>
      <w:r w:rsidRPr="00494059">
        <w:rPr>
          <w:color w:val="1F4E79" w:themeColor="accent1" w:themeShade="80"/>
          <w:sz w:val="23"/>
          <w:szCs w:val="23"/>
        </w:rPr>
        <w:t>:</w:t>
      </w:r>
    </w:p>
    <w:p w14:paraId="47207CD2" w14:textId="01FCFB8F" w:rsidR="009E5BCF" w:rsidRPr="00765C66" w:rsidRDefault="003829DD" w:rsidP="00EA5C5E">
      <w:pPr>
        <w:spacing w:after="120" w:line="240" w:lineRule="auto"/>
        <w:rPr>
          <w:b/>
          <w:sz w:val="23"/>
          <w:szCs w:val="23"/>
        </w:rPr>
      </w:pPr>
      <w:r w:rsidRPr="00494059">
        <w:rPr>
          <w:sz w:val="23"/>
          <w:szCs w:val="23"/>
        </w:rPr>
        <w:t>P</w:t>
      </w:r>
      <w:r w:rsidR="00C406D5" w:rsidRPr="00494059">
        <w:rPr>
          <w:sz w:val="23"/>
          <w:szCs w:val="23"/>
        </w:rPr>
        <w:t xml:space="preserve">lease </w:t>
      </w:r>
      <w:r w:rsidR="0090520F" w:rsidRPr="00494059">
        <w:rPr>
          <w:sz w:val="23"/>
          <w:szCs w:val="23"/>
        </w:rPr>
        <w:t xml:space="preserve">think </w:t>
      </w:r>
      <w:r w:rsidR="00EC1C4C">
        <w:rPr>
          <w:sz w:val="23"/>
          <w:szCs w:val="23"/>
        </w:rPr>
        <w:t xml:space="preserve">about </w:t>
      </w:r>
      <w:r w:rsidR="00872F3B">
        <w:rPr>
          <w:sz w:val="23"/>
          <w:szCs w:val="23"/>
        </w:rPr>
        <w:t>the</w:t>
      </w:r>
      <w:r w:rsidR="0090520F" w:rsidRPr="00765C66">
        <w:rPr>
          <w:sz w:val="23"/>
          <w:szCs w:val="23"/>
        </w:rPr>
        <w:t xml:space="preserve"> people</w:t>
      </w:r>
      <w:r w:rsidR="00EB702A" w:rsidRPr="00765C66">
        <w:rPr>
          <w:sz w:val="23"/>
          <w:szCs w:val="23"/>
        </w:rPr>
        <w:t xml:space="preserve"> from your </w:t>
      </w:r>
      <w:r w:rsidR="00872F3B">
        <w:rPr>
          <w:sz w:val="23"/>
          <w:szCs w:val="23"/>
        </w:rPr>
        <w:t>tribe</w:t>
      </w:r>
      <w:r w:rsidR="0090520F" w:rsidRPr="00765C66">
        <w:rPr>
          <w:sz w:val="23"/>
          <w:szCs w:val="23"/>
        </w:rPr>
        <w:t xml:space="preserve"> who are currently working with</w:t>
      </w:r>
      <w:r w:rsidR="00872F3B">
        <w:rPr>
          <w:sz w:val="23"/>
          <w:szCs w:val="23"/>
        </w:rPr>
        <w:t xml:space="preserve"> Center for Tribes </w:t>
      </w:r>
      <w:r w:rsidR="0090520F" w:rsidRPr="00765C66">
        <w:rPr>
          <w:sz w:val="23"/>
          <w:szCs w:val="23"/>
        </w:rPr>
        <w:t xml:space="preserve">on </w:t>
      </w:r>
      <w:r w:rsidR="0090520F" w:rsidRPr="00765C66">
        <w:rPr>
          <w:i/>
          <w:sz w:val="23"/>
          <w:szCs w:val="23"/>
          <w:u w:val="single"/>
        </w:rPr>
        <w:t>(</w:t>
      </w:r>
      <w:r w:rsidR="00F33DBD">
        <w:rPr>
          <w:i/>
          <w:sz w:val="23"/>
          <w:szCs w:val="23"/>
          <w:u w:val="single"/>
        </w:rPr>
        <w:t>prefill name of work plan</w:t>
      </w:r>
      <w:r w:rsidR="0090520F" w:rsidRPr="00765C66">
        <w:rPr>
          <w:i/>
          <w:sz w:val="23"/>
          <w:szCs w:val="23"/>
          <w:u w:val="single"/>
        </w:rPr>
        <w:t xml:space="preserve"> from CapTRACK)</w:t>
      </w:r>
      <w:r w:rsidR="0090520F" w:rsidRPr="00765C66">
        <w:rPr>
          <w:i/>
          <w:sz w:val="23"/>
          <w:szCs w:val="23"/>
        </w:rPr>
        <w:t xml:space="preserve"> </w:t>
      </w:r>
      <w:r w:rsidR="0090520F" w:rsidRPr="00765C66">
        <w:rPr>
          <w:sz w:val="23"/>
          <w:szCs w:val="23"/>
        </w:rPr>
        <w:t xml:space="preserve">and describe the group’s </w:t>
      </w:r>
      <w:r w:rsidR="0090520F" w:rsidRPr="00765C66">
        <w:rPr>
          <w:b/>
          <w:sz w:val="23"/>
          <w:szCs w:val="23"/>
        </w:rPr>
        <w:t xml:space="preserve">current </w:t>
      </w:r>
      <w:r w:rsidR="003B504C" w:rsidRPr="00765C66">
        <w:rPr>
          <w:b/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for each task listed.  Then please give us your opinion of the group’s </w:t>
      </w:r>
      <w:r w:rsidR="003B504C" w:rsidRPr="00765C66">
        <w:rPr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</w:t>
      </w:r>
      <w:r w:rsidR="00872F3B">
        <w:rPr>
          <w:b/>
          <w:sz w:val="23"/>
          <w:szCs w:val="23"/>
        </w:rPr>
        <w:t>before working</w:t>
      </w:r>
      <w:r w:rsidR="0090520F" w:rsidRPr="00765C66">
        <w:rPr>
          <w:b/>
          <w:sz w:val="23"/>
          <w:szCs w:val="23"/>
        </w:rPr>
        <w:t xml:space="preserve"> with </w:t>
      </w:r>
      <w:r w:rsidR="00872F3B">
        <w:rPr>
          <w:b/>
          <w:sz w:val="23"/>
          <w:szCs w:val="23"/>
        </w:rPr>
        <w:t xml:space="preserve">Center for Tribes </w:t>
      </w:r>
      <w:r w:rsidRPr="00765C66">
        <w:rPr>
          <w:i/>
          <w:sz w:val="23"/>
          <w:szCs w:val="23"/>
        </w:rPr>
        <w:t>(F</w:t>
      </w:r>
      <w:r w:rsidR="0090520F" w:rsidRPr="00765C66">
        <w:rPr>
          <w:i/>
          <w:sz w:val="23"/>
          <w:szCs w:val="23"/>
        </w:rPr>
        <w:t xml:space="preserve">irst administration: </w:t>
      </w:r>
      <w:r w:rsidR="00680E80" w:rsidRPr="00765C66">
        <w:rPr>
          <w:i/>
          <w:sz w:val="23"/>
          <w:szCs w:val="23"/>
        </w:rPr>
        <w:t>prefill</w:t>
      </w:r>
      <w:r w:rsidR="0090520F" w:rsidRPr="00765C66">
        <w:rPr>
          <w:i/>
          <w:sz w:val="23"/>
          <w:szCs w:val="23"/>
        </w:rPr>
        <w:t xml:space="preserve"> date work plan began from CapTRACK)</w:t>
      </w:r>
      <w:r w:rsidR="009E5BCF" w:rsidRPr="00765C66">
        <w:rPr>
          <w:i/>
          <w:sz w:val="23"/>
          <w:szCs w:val="23"/>
        </w:rPr>
        <w:t>.</w:t>
      </w:r>
    </w:p>
    <w:p w14:paraId="69B2DFB9" w14:textId="772448A7" w:rsidR="009E5BCF" w:rsidRPr="00765C66" w:rsidRDefault="009E5BCF" w:rsidP="00EA5C5E">
      <w:pPr>
        <w:spacing w:after="0" w:line="240" w:lineRule="auto"/>
        <w:rPr>
          <w:i/>
          <w:color w:val="1F4E79" w:themeColor="accent1" w:themeShade="80"/>
          <w:sz w:val="23"/>
          <w:szCs w:val="23"/>
        </w:rPr>
      </w:pPr>
      <w:r w:rsidRPr="00765C66">
        <w:rPr>
          <w:i/>
          <w:color w:val="1F4E79" w:themeColor="accent1" w:themeShade="80"/>
          <w:sz w:val="23"/>
          <w:szCs w:val="23"/>
        </w:rPr>
        <w:t xml:space="preserve">Administration Two and </w:t>
      </w:r>
      <w:r w:rsidR="00C1680D" w:rsidRPr="00765C66">
        <w:rPr>
          <w:i/>
          <w:color w:val="1F4E79" w:themeColor="accent1" w:themeShade="80"/>
          <w:sz w:val="23"/>
          <w:szCs w:val="23"/>
        </w:rPr>
        <w:t>Three</w:t>
      </w:r>
      <w:r w:rsidRPr="00765C66">
        <w:rPr>
          <w:i/>
          <w:color w:val="1F4E79" w:themeColor="accent1" w:themeShade="80"/>
          <w:sz w:val="23"/>
          <w:szCs w:val="23"/>
        </w:rPr>
        <w:t>:</w:t>
      </w:r>
    </w:p>
    <w:p w14:paraId="68F399D7" w14:textId="0E68E762" w:rsidR="0090520F" w:rsidRPr="00494059" w:rsidRDefault="009E5BCF" w:rsidP="00EA5C5E">
      <w:pPr>
        <w:spacing w:after="120" w:line="240" w:lineRule="auto"/>
        <w:rPr>
          <w:i/>
          <w:sz w:val="23"/>
          <w:szCs w:val="23"/>
        </w:rPr>
      </w:pPr>
      <w:r w:rsidRPr="00765C66">
        <w:rPr>
          <w:sz w:val="23"/>
          <w:szCs w:val="23"/>
        </w:rPr>
        <w:t>Please think about the</w:t>
      </w:r>
      <w:r w:rsidR="00765C66">
        <w:rPr>
          <w:sz w:val="23"/>
          <w:szCs w:val="23"/>
        </w:rPr>
        <w:t xml:space="preserve"> </w:t>
      </w:r>
      <w:r w:rsidRPr="00765C66">
        <w:rPr>
          <w:sz w:val="23"/>
          <w:szCs w:val="23"/>
        </w:rPr>
        <w:t xml:space="preserve">group of people </w:t>
      </w:r>
      <w:r w:rsidR="00765C66" w:rsidRPr="00765C66">
        <w:rPr>
          <w:sz w:val="23"/>
          <w:szCs w:val="23"/>
        </w:rPr>
        <w:t xml:space="preserve">from your </w:t>
      </w:r>
      <w:r w:rsidR="00872F3B">
        <w:rPr>
          <w:sz w:val="23"/>
          <w:szCs w:val="23"/>
        </w:rPr>
        <w:t>tribe</w:t>
      </w:r>
      <w:r w:rsidR="00765C66" w:rsidRPr="00765C66">
        <w:rPr>
          <w:sz w:val="23"/>
          <w:szCs w:val="23"/>
        </w:rPr>
        <w:t xml:space="preserve"> </w:t>
      </w:r>
      <w:r w:rsidRPr="00765C66">
        <w:rPr>
          <w:sz w:val="23"/>
          <w:szCs w:val="23"/>
        </w:rPr>
        <w:t xml:space="preserve">who are currently working with </w:t>
      </w:r>
      <w:r w:rsidR="00872F3B">
        <w:rPr>
          <w:sz w:val="23"/>
          <w:szCs w:val="23"/>
        </w:rPr>
        <w:t xml:space="preserve">Center for Tribes </w:t>
      </w:r>
      <w:r w:rsidRPr="00765C66">
        <w:rPr>
          <w:sz w:val="23"/>
          <w:szCs w:val="23"/>
        </w:rPr>
        <w:t xml:space="preserve">on </w:t>
      </w:r>
      <w:r w:rsidRPr="00765C66">
        <w:rPr>
          <w:i/>
          <w:sz w:val="23"/>
          <w:szCs w:val="23"/>
          <w:u w:val="single"/>
        </w:rPr>
        <w:t>(</w:t>
      </w:r>
      <w:r w:rsidR="00F33DBD">
        <w:rPr>
          <w:i/>
          <w:sz w:val="23"/>
          <w:szCs w:val="23"/>
          <w:u w:val="single"/>
        </w:rPr>
        <w:t>prefill name of work plan</w:t>
      </w:r>
      <w:r w:rsidRPr="00765C66">
        <w:rPr>
          <w:i/>
          <w:sz w:val="23"/>
          <w:szCs w:val="23"/>
          <w:u w:val="single"/>
        </w:rPr>
        <w:t xml:space="preserve"> from CapTRACK</w:t>
      </w:r>
      <w:r w:rsidRPr="00494059">
        <w:rPr>
          <w:i/>
          <w:sz w:val="23"/>
          <w:szCs w:val="23"/>
          <w:u w:val="single"/>
        </w:rPr>
        <w:t>)</w:t>
      </w:r>
      <w:r w:rsidRPr="00494059">
        <w:rPr>
          <w:i/>
          <w:sz w:val="23"/>
          <w:szCs w:val="23"/>
        </w:rPr>
        <w:t xml:space="preserve"> </w:t>
      </w:r>
      <w:r w:rsidRPr="00494059">
        <w:rPr>
          <w:sz w:val="23"/>
          <w:szCs w:val="23"/>
        </w:rPr>
        <w:t xml:space="preserve">and describe the group’s </w:t>
      </w:r>
      <w:r w:rsidRPr="00494059">
        <w:rPr>
          <w:b/>
          <w:sz w:val="23"/>
          <w:szCs w:val="23"/>
        </w:rPr>
        <w:t>current knowledge</w:t>
      </w:r>
      <w:r w:rsidRPr="00494059">
        <w:rPr>
          <w:sz w:val="23"/>
          <w:szCs w:val="23"/>
        </w:rPr>
        <w:t xml:space="preserve"> for each task listed.  Then please give us your opinion of the group’s knowledge </w:t>
      </w:r>
      <w:r w:rsidRPr="00494059">
        <w:rPr>
          <w:b/>
          <w:sz w:val="23"/>
          <w:szCs w:val="23"/>
        </w:rPr>
        <w:t xml:space="preserve">one year ago </w:t>
      </w:r>
      <w:r w:rsidRPr="00494059">
        <w:rPr>
          <w:i/>
          <w:sz w:val="23"/>
          <w:szCs w:val="23"/>
        </w:rPr>
        <w:t>(</w:t>
      </w:r>
      <w:r w:rsidR="00680E80" w:rsidRPr="00494059">
        <w:rPr>
          <w:i/>
          <w:sz w:val="23"/>
          <w:szCs w:val="23"/>
        </w:rPr>
        <w:t>prefill</w:t>
      </w:r>
      <w:r w:rsidRPr="00494059">
        <w:rPr>
          <w:i/>
          <w:sz w:val="23"/>
          <w:szCs w:val="23"/>
        </w:rPr>
        <w:t xml:space="preserve"> date of last survey administration from CapTRACK).</w:t>
      </w:r>
    </w:p>
    <w:tbl>
      <w:tblPr>
        <w:tblStyle w:val="TableGrid"/>
        <w:tblW w:w="1458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82"/>
        <w:gridCol w:w="5310"/>
        <w:gridCol w:w="810"/>
        <w:gridCol w:w="810"/>
        <w:gridCol w:w="857"/>
        <w:gridCol w:w="777"/>
        <w:gridCol w:w="778"/>
        <w:gridCol w:w="828"/>
        <w:gridCol w:w="810"/>
        <w:gridCol w:w="900"/>
        <w:gridCol w:w="810"/>
        <w:gridCol w:w="810"/>
      </w:tblGrid>
      <w:tr w:rsidR="0090520F" w:rsidRPr="008A040A" w14:paraId="23450E71" w14:textId="77777777" w:rsidTr="00AB00CA">
        <w:trPr>
          <w:trHeight w:val="395"/>
          <w:tblHeader/>
        </w:trPr>
        <w:tc>
          <w:tcPr>
            <w:tcW w:w="6392" w:type="dxa"/>
            <w:gridSpan w:val="2"/>
            <w:shd w:val="clear" w:color="auto" w:fill="DEEAF6" w:themeFill="accent1" w:themeFillTint="33"/>
          </w:tcPr>
          <w:p w14:paraId="51D4077A" w14:textId="17EFFA1A" w:rsidR="0090520F" w:rsidRPr="002B108A" w:rsidRDefault="00041F41" w:rsidP="0090520F">
            <w:pPr>
              <w:rPr>
                <w:b/>
                <w:i/>
                <w:color w:val="7030A0"/>
              </w:rPr>
            </w:pPr>
            <w:r w:rsidRPr="002B108A">
              <w:rPr>
                <w:b/>
                <w:i/>
                <w:color w:val="7030A0"/>
              </w:rPr>
              <w:t>CM Knowledge &amp; Skills</w:t>
            </w:r>
          </w:p>
          <w:p w14:paraId="6461CA75" w14:textId="597AAEAC" w:rsidR="006C0119" w:rsidRPr="009A3302" w:rsidRDefault="006C0119" w:rsidP="0090520F">
            <w:pPr>
              <w:rPr>
                <w:b/>
                <w:color w:val="44546A" w:themeColor="text2"/>
              </w:rPr>
            </w:pPr>
            <w:r w:rsidRPr="002B108A">
              <w:rPr>
                <w:b/>
                <w:color w:val="7030A0"/>
                <w:sz w:val="20"/>
              </w:rPr>
              <w:t>Constructs (Steps construct found)</w:t>
            </w:r>
          </w:p>
        </w:tc>
        <w:tc>
          <w:tcPr>
            <w:tcW w:w="4032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16A0E64A" w14:textId="41EB1DE7" w:rsidR="0090520F" w:rsidRPr="009A5A37" w:rsidRDefault="003B504C" w:rsidP="00016AD3">
            <w:pPr>
              <w:jc w:val="center"/>
              <w:rPr>
                <w:b/>
                <w:szCs w:val="19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4158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35AF5B0F" w14:textId="1DCEC6CA" w:rsidR="0090520F" w:rsidRPr="00494059" w:rsidRDefault="00872F3B" w:rsidP="00293008">
            <w:pPr>
              <w:spacing w:line="216" w:lineRule="auto"/>
              <w:jc w:val="center"/>
              <w:rPr>
                <w:b/>
                <w:sz w:val="21"/>
                <w:szCs w:val="21"/>
              </w:rPr>
            </w:pPr>
            <w:r>
              <w:rPr>
                <w:b/>
                <w:szCs w:val="21"/>
              </w:rPr>
              <w:t>BEFORE WORKING WITH</w:t>
            </w:r>
            <w:r w:rsidR="00EF0D26" w:rsidRPr="00A7375B">
              <w:rPr>
                <w:b/>
                <w:szCs w:val="21"/>
              </w:rPr>
              <w:t xml:space="preserve"> </w:t>
            </w:r>
            <w:r>
              <w:rPr>
                <w:b/>
                <w:szCs w:val="21"/>
              </w:rPr>
              <w:t>Center for Tribes</w:t>
            </w:r>
            <w:r w:rsidR="00E24881" w:rsidRPr="00A7375B">
              <w:rPr>
                <w:b/>
                <w:szCs w:val="21"/>
              </w:rPr>
              <w:t>/</w:t>
            </w:r>
            <w:r w:rsidR="00293008">
              <w:rPr>
                <w:b/>
                <w:szCs w:val="21"/>
              </w:rPr>
              <w:t xml:space="preserve"> </w:t>
            </w:r>
            <w:r w:rsidR="007127D0" w:rsidRPr="00A7375B">
              <w:rPr>
                <w:b/>
                <w:szCs w:val="21"/>
              </w:rPr>
              <w:t>ONE YEAR AGO</w:t>
            </w:r>
          </w:p>
        </w:tc>
      </w:tr>
      <w:tr w:rsidR="001A5DD3" w:rsidRPr="008A040A" w14:paraId="2DA265BC" w14:textId="77777777" w:rsidTr="004833FC">
        <w:trPr>
          <w:trHeight w:val="553"/>
          <w:tblHeader/>
        </w:trPr>
        <w:tc>
          <w:tcPr>
            <w:tcW w:w="6392" w:type="dxa"/>
            <w:gridSpan w:val="2"/>
          </w:tcPr>
          <w:p w14:paraId="2B47BD2C" w14:textId="5A74DDFD" w:rsidR="001A5DD3" w:rsidRPr="001E2506" w:rsidRDefault="001A5DD3" w:rsidP="002552C7">
            <w:pPr>
              <w:rPr>
                <w:b/>
              </w:rPr>
            </w:pPr>
          </w:p>
        </w:tc>
        <w:tc>
          <w:tcPr>
            <w:tcW w:w="810" w:type="dxa"/>
            <w:noWrap/>
          </w:tcPr>
          <w:p w14:paraId="7A311CB2" w14:textId="69211D28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  <w:noWrap/>
          </w:tcPr>
          <w:p w14:paraId="4926BF17" w14:textId="631AC9BE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857" w:type="dxa"/>
            <w:noWrap/>
          </w:tcPr>
          <w:p w14:paraId="6E7DBAE1" w14:textId="2C6CE10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77" w:type="dxa"/>
            <w:noWrap/>
          </w:tcPr>
          <w:p w14:paraId="68774EA9" w14:textId="4B321C9D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4118C3A" w14:textId="4A08464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28" w:type="dxa"/>
            <w:noWrap/>
          </w:tcPr>
          <w:p w14:paraId="703D56F2" w14:textId="4090AD3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</w:tcPr>
          <w:p w14:paraId="7C3D85DC" w14:textId="1F75175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5F45442D" w14:textId="10C6CD4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810" w:type="dxa"/>
          </w:tcPr>
          <w:p w14:paraId="7F556AE7" w14:textId="7B656CF7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2" w:space="0" w:color="auto"/>
            </w:tcBorders>
          </w:tcPr>
          <w:p w14:paraId="0AF32A17" w14:textId="3FC40A3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084F27" w:rsidRPr="0002693B" w14:paraId="024FB8C7" w14:textId="77777777" w:rsidTr="001F4288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169F8F78" w14:textId="77777777" w:rsidR="00084F27" w:rsidRPr="004833FC" w:rsidRDefault="00084F27" w:rsidP="002D2F8E">
            <w:pPr>
              <w:jc w:val="center"/>
              <w:rPr>
                <w:sz w:val="6"/>
                <w:szCs w:val="19"/>
              </w:rPr>
            </w:pPr>
          </w:p>
        </w:tc>
      </w:tr>
      <w:tr w:rsidR="00867F33" w:rsidRPr="0002693B" w14:paraId="35CEE146" w14:textId="77777777" w:rsidTr="001F4288">
        <w:trPr>
          <w:trHeight w:val="346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83E535" w14:textId="2DB92EE8" w:rsidR="00867F33" w:rsidRPr="00B25529" w:rsidRDefault="00867F33" w:rsidP="009E5BCF">
            <w:pPr>
              <w:ind w:left="333"/>
              <w:rPr>
                <w:rFonts w:ascii="Calibri" w:hAnsi="Calibri"/>
                <w:color w:val="000000"/>
              </w:rPr>
            </w:pPr>
            <w:r w:rsidRPr="00841AEE">
              <w:rPr>
                <w:rFonts w:ascii="Calibri" w:hAnsi="Calibri"/>
                <w:color w:val="000000"/>
              </w:rPr>
              <w:t xml:space="preserve">When we want to </w:t>
            </w:r>
            <w:r w:rsidR="00F310C8">
              <w:rPr>
                <w:rFonts w:ascii="Calibri" w:hAnsi="Calibri"/>
                <w:color w:val="000000"/>
              </w:rPr>
              <w:t>explore</w:t>
            </w:r>
            <w:r w:rsidRPr="00841AEE">
              <w:rPr>
                <w:rFonts w:ascii="Calibri" w:hAnsi="Calibri"/>
                <w:color w:val="000000"/>
              </w:rPr>
              <w:t xml:space="preserve"> a problem, or make an improvement in our </w:t>
            </w:r>
            <w:r w:rsidR="001D3C67">
              <w:rPr>
                <w:rFonts w:ascii="Calibri" w:hAnsi="Calibri"/>
                <w:color w:val="000000"/>
              </w:rPr>
              <w:t>services,</w:t>
            </w:r>
            <w:r w:rsidR="003B504C">
              <w:rPr>
                <w:rFonts w:ascii="Calibri" w:hAnsi="Calibri"/>
                <w:color w:val="000000"/>
              </w:rPr>
              <w:t xml:space="preserve"> we </w:t>
            </w:r>
            <w:r w:rsidR="009E5BCF">
              <w:rPr>
                <w:rFonts w:ascii="Calibri" w:hAnsi="Calibri"/>
                <w:color w:val="000000"/>
              </w:rPr>
              <w:t>know</w:t>
            </w:r>
            <w:r w:rsidR="00AB00CA">
              <w:rPr>
                <w:rFonts w:ascii="Calibri" w:hAnsi="Calibri"/>
                <w:color w:val="000000"/>
              </w:rPr>
              <w:t xml:space="preserve"> how </w:t>
            </w:r>
            <w:r w:rsidR="003B504C">
              <w:rPr>
                <w:rFonts w:ascii="Calibri" w:hAnsi="Calibri"/>
                <w:color w:val="000000"/>
              </w:rPr>
              <w:t>to:</w:t>
            </w:r>
          </w:p>
        </w:tc>
        <w:tc>
          <w:tcPr>
            <w:tcW w:w="8190" w:type="dxa"/>
            <w:gridSpan w:val="10"/>
            <w:noWrap/>
          </w:tcPr>
          <w:p w14:paraId="341C1E9B" w14:textId="77777777" w:rsidR="00867F33" w:rsidRDefault="00867F33" w:rsidP="002D2F8E">
            <w:pPr>
              <w:jc w:val="center"/>
              <w:rPr>
                <w:sz w:val="20"/>
                <w:szCs w:val="19"/>
              </w:rPr>
            </w:pPr>
          </w:p>
        </w:tc>
      </w:tr>
      <w:tr w:rsidR="002E0D68" w:rsidRPr="0002693B" w14:paraId="7705F077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AF1A486" w14:textId="110FCFF1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03418ED0" w14:textId="307F84EA" w:rsidR="002E0D68" w:rsidRDefault="002E0D68" w:rsidP="00872F3B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dentify who in </w:t>
            </w:r>
            <w:r w:rsidR="00A11C89" w:rsidRPr="00F33DBD">
              <w:rPr>
                <w:rFonts w:ascii="Calibri" w:hAnsi="Calibri"/>
                <w:color w:val="000000"/>
              </w:rPr>
              <w:t>the group responsible for child welfare services in our tribe</w:t>
            </w:r>
            <w:r w:rsidR="00872F3B" w:rsidRPr="00F33DBD">
              <w:rPr>
                <w:rFonts w:ascii="Calibri" w:hAnsi="Calibri"/>
                <w:color w:val="000000"/>
              </w:rPr>
              <w:t xml:space="preserve"> </w:t>
            </w:r>
            <w:r w:rsidRPr="00F33DBD">
              <w:rPr>
                <w:rFonts w:ascii="Calibri" w:hAnsi="Calibri"/>
                <w:color w:val="000000"/>
              </w:rPr>
              <w:t>we should involve, and why</w:t>
            </w:r>
          </w:p>
        </w:tc>
        <w:tc>
          <w:tcPr>
            <w:tcW w:w="810" w:type="dxa"/>
            <w:noWrap/>
          </w:tcPr>
          <w:p w14:paraId="051064C8" w14:textId="77273D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0F70E5E" w14:textId="3774CE9D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0EF2873" w14:textId="172737A0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1EF7514" w14:textId="568DBFC1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A6B6E0A" w14:textId="170225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66938B1" w14:textId="486B700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DB0CDF2" w14:textId="5CB4A543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2D9891E" w14:textId="1934DF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E6E1353" w14:textId="1C6CE5AB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81F4F" w14:textId="18B38F04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566FCD9C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98B6356" w14:textId="75F5D016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36EBAAD" w14:textId="654CB221" w:rsidR="002E0D68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 which of our external partners/community members we should involve, and why</w:t>
            </w:r>
          </w:p>
        </w:tc>
        <w:tc>
          <w:tcPr>
            <w:tcW w:w="810" w:type="dxa"/>
            <w:noWrap/>
          </w:tcPr>
          <w:p w14:paraId="59FC4FEB" w14:textId="597266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3F92D8BE" w14:textId="14D8A0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F91B9DA" w14:textId="55982944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493CF51" w14:textId="4974068B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585184B" w14:textId="032BF178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E019BC2" w14:textId="47DB3C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EC14940" w14:textId="40AAAF9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240C0B" w14:textId="6F1E2976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9EEDC22" w14:textId="7329814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B7FF1E5" w14:textId="1A50C8AD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8C250B6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4A25ABAC" w14:textId="5E22F0A5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Seek Data (Steps 1,3,4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2237BF2D" w14:textId="0DD3F56D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dentify </w:t>
            </w:r>
            <w:r w:rsidR="001B4CF9">
              <w:rPr>
                <w:rFonts w:ascii="Calibri" w:hAnsi="Calibri"/>
                <w:color w:val="000000"/>
              </w:rPr>
              <w:t xml:space="preserve">a variety of </w:t>
            </w:r>
            <w:r>
              <w:rPr>
                <w:rFonts w:ascii="Calibri" w:hAnsi="Calibri"/>
                <w:color w:val="000000"/>
              </w:rPr>
              <w:t>data</w:t>
            </w:r>
            <w:r w:rsidR="001B4CF9">
              <w:rPr>
                <w:rFonts w:ascii="Calibri" w:hAnsi="Calibri"/>
                <w:color w:val="000000"/>
              </w:rPr>
              <w:t xml:space="preserve"> sources</w:t>
            </w:r>
            <w:r>
              <w:rPr>
                <w:rFonts w:ascii="Calibri" w:hAnsi="Calibri"/>
                <w:color w:val="000000"/>
              </w:rPr>
              <w:t xml:space="preserve"> and </w:t>
            </w:r>
            <w:r w:rsidR="009C69B3">
              <w:rPr>
                <w:rFonts w:ascii="Calibri" w:hAnsi="Calibri"/>
                <w:color w:val="000000"/>
              </w:rPr>
              <w:t xml:space="preserve">types of </w:t>
            </w:r>
            <w:r>
              <w:rPr>
                <w:rFonts w:ascii="Calibri" w:hAnsi="Calibri"/>
                <w:color w:val="000000"/>
              </w:rPr>
              <w:t xml:space="preserve">information that we have, or that we can collect, to explore </w:t>
            </w:r>
            <w:r w:rsidR="00794217">
              <w:rPr>
                <w:rFonts w:ascii="Calibri" w:hAnsi="Calibri"/>
                <w:color w:val="000000"/>
              </w:rPr>
              <w:t xml:space="preserve">an </w:t>
            </w:r>
            <w:r>
              <w:rPr>
                <w:rFonts w:ascii="Calibri" w:hAnsi="Calibri"/>
                <w:color w:val="000000"/>
              </w:rPr>
              <w:t>issue that we are concerned about</w:t>
            </w:r>
          </w:p>
        </w:tc>
        <w:tc>
          <w:tcPr>
            <w:tcW w:w="810" w:type="dxa"/>
            <w:noWrap/>
          </w:tcPr>
          <w:p w14:paraId="4FADE515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D3A3842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D8D2F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7037B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816830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2ADA70A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AEE225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CA9540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096F4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FFDDAD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0C46143" w14:textId="77777777" w:rsidTr="00EA5C5E">
        <w:trPr>
          <w:trHeight w:val="346"/>
        </w:trPr>
        <w:tc>
          <w:tcPr>
            <w:tcW w:w="1082" w:type="dxa"/>
            <w:vMerge w:val="restart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1A506800" w14:textId="343CB4F7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lastRenderedPageBreak/>
              <w:t>Analyze data (Steps 1,3,4,10,11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9B28033" w14:textId="019ADBBE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</w:t>
            </w:r>
            <w:r w:rsidRPr="006B3855">
              <w:rPr>
                <w:rFonts w:ascii="Calibri" w:hAnsi="Calibri"/>
                <w:color w:val="000000"/>
              </w:rPr>
              <w:t xml:space="preserve">ssess how widespread or prevalent </w:t>
            </w:r>
            <w:r>
              <w:rPr>
                <w:rFonts w:ascii="Calibri" w:hAnsi="Calibri"/>
                <w:color w:val="000000"/>
              </w:rPr>
              <w:t xml:space="preserve">an </w:t>
            </w:r>
            <w:r w:rsidRPr="006B3855">
              <w:rPr>
                <w:rFonts w:ascii="Calibri" w:hAnsi="Calibri"/>
                <w:color w:val="000000"/>
              </w:rPr>
              <w:t xml:space="preserve">issue </w:t>
            </w:r>
            <w:r>
              <w:rPr>
                <w:rFonts w:ascii="Calibri" w:hAnsi="Calibri"/>
                <w:color w:val="000000"/>
              </w:rPr>
              <w:t>is</w:t>
            </w:r>
          </w:p>
        </w:tc>
        <w:tc>
          <w:tcPr>
            <w:tcW w:w="810" w:type="dxa"/>
            <w:noWrap/>
          </w:tcPr>
          <w:p w14:paraId="6FECE0D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D7AA0C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476B1C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88E339F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25F33E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957EAC8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CD6D2D9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863A0A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1170DF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C80B59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21374882" w14:textId="77777777" w:rsidTr="00EA5C5E">
        <w:trPr>
          <w:trHeight w:val="600"/>
        </w:trPr>
        <w:tc>
          <w:tcPr>
            <w:tcW w:w="1082" w:type="dxa"/>
            <w:vMerge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38D432B6" w14:textId="293F048F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FAA5532" w14:textId="2AD72C0F" w:rsidR="002E0D68" w:rsidRPr="00686FAE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Identify the </w:t>
            </w:r>
            <w:r w:rsidR="001B4CF9">
              <w:rPr>
                <w:rFonts w:ascii="Calibri" w:hAnsi="Calibri"/>
                <w:color w:val="000000"/>
              </w:rPr>
              <w:t>groups that are most and least</w:t>
            </w:r>
            <w:r w:rsidR="001B4CF9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 xml:space="preserve">impacted by </w:t>
            </w:r>
            <w:r w:rsidR="00794217">
              <w:rPr>
                <w:rFonts w:ascii="Calibri" w:hAnsi="Calibri"/>
                <w:color w:val="000000"/>
              </w:rPr>
              <w:t>the</w:t>
            </w:r>
            <w:r w:rsidR="00794217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issue we are exploring</w:t>
            </w:r>
          </w:p>
        </w:tc>
        <w:tc>
          <w:tcPr>
            <w:tcW w:w="810" w:type="dxa"/>
            <w:noWrap/>
          </w:tcPr>
          <w:p w14:paraId="04933A4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F2F8AD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EE13C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17A741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1C38CD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5FFC83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0B095DC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171F562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BDF8FF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AA39926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14:paraId="795B4A38" w14:textId="77777777" w:rsidTr="00EA5C5E">
        <w:trPr>
          <w:trHeight w:val="391"/>
        </w:trPr>
        <w:tc>
          <w:tcPr>
            <w:tcW w:w="1082" w:type="dxa"/>
            <w:vMerge/>
            <w:tcBorders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60E566CF" w14:textId="517AEF19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9F34529" w14:textId="77777777" w:rsidR="002E0D68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Generate theories and ideas </w:t>
            </w:r>
            <w:r w:rsidR="00794217">
              <w:rPr>
                <w:rFonts w:ascii="Calibri" w:hAnsi="Calibri"/>
                <w:color w:val="000000"/>
              </w:rPr>
              <w:t>based on</w:t>
            </w:r>
            <w:r w:rsidRPr="00686FAE">
              <w:rPr>
                <w:rFonts w:ascii="Calibri" w:hAnsi="Calibri"/>
                <w:color w:val="000000"/>
              </w:rPr>
              <w:t xml:space="preserve"> </w:t>
            </w:r>
            <w:r w:rsidR="0033354B">
              <w:rPr>
                <w:rFonts w:ascii="Calibri" w:hAnsi="Calibri"/>
                <w:color w:val="000000"/>
              </w:rPr>
              <w:t>our</w:t>
            </w:r>
            <w:r w:rsidR="0033354B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data</w:t>
            </w:r>
            <w:r w:rsidR="0033354B">
              <w:rPr>
                <w:rFonts w:ascii="Calibri" w:hAnsi="Calibri"/>
                <w:color w:val="000000"/>
              </w:rPr>
              <w:t xml:space="preserve"> and information</w:t>
            </w:r>
            <w:r w:rsidR="00794217">
              <w:rPr>
                <w:rFonts w:ascii="Calibri" w:hAnsi="Calibri"/>
                <w:color w:val="000000"/>
              </w:rPr>
              <w:t xml:space="preserve"> </w:t>
            </w:r>
            <w:r w:rsidR="00794217" w:rsidRPr="00686FAE">
              <w:rPr>
                <w:rFonts w:ascii="Calibri" w:hAnsi="Calibri"/>
                <w:color w:val="000000"/>
              </w:rPr>
              <w:t xml:space="preserve">about what </w:t>
            </w:r>
            <w:r w:rsidR="00794217">
              <w:rPr>
                <w:rFonts w:ascii="Calibri" w:hAnsi="Calibri"/>
                <w:color w:val="000000"/>
              </w:rPr>
              <w:t>causes or contributes to the issue</w:t>
            </w:r>
          </w:p>
          <w:p w14:paraId="05D04A95" w14:textId="77777777" w:rsidR="00872F3B" w:rsidRDefault="00872F3B" w:rsidP="00872F3B">
            <w:pPr>
              <w:rPr>
                <w:rFonts w:ascii="Calibri" w:hAnsi="Calibri"/>
                <w:color w:val="000000"/>
              </w:rPr>
            </w:pPr>
          </w:p>
          <w:p w14:paraId="5BA60D42" w14:textId="2646D118" w:rsidR="00872F3B" w:rsidRPr="00872F3B" w:rsidRDefault="00872F3B" w:rsidP="00872F3B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810" w:type="dxa"/>
            <w:noWrap/>
          </w:tcPr>
          <w:p w14:paraId="0C5772B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1D7E8B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30763F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6D939A8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529C210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AAC10A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6072A2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BE944C8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F0076FC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1829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6889C3CB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3D93C217" w14:textId="77777777" w:rsidR="002E0D68" w:rsidRPr="004833FC" w:rsidRDefault="002E0D68" w:rsidP="002E0D6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717E8ED4" w14:textId="77777777" w:rsidTr="00D238D8">
        <w:trPr>
          <w:trHeight w:val="458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5FA9D7B7" w14:textId="0984C59F" w:rsidR="003A057F" w:rsidRPr="00867F33" w:rsidRDefault="003A057F" w:rsidP="002E0D68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considering ways that we might make improvements to our services, we know how to:</w:t>
            </w:r>
          </w:p>
        </w:tc>
        <w:tc>
          <w:tcPr>
            <w:tcW w:w="8190" w:type="dxa"/>
            <w:gridSpan w:val="10"/>
            <w:noWrap/>
          </w:tcPr>
          <w:p w14:paraId="3EF5A9C4" w14:textId="77777777" w:rsidR="003A057F" w:rsidRDefault="003A057F" w:rsidP="002E0D68">
            <w:pPr>
              <w:jc w:val="center"/>
              <w:rPr>
                <w:sz w:val="20"/>
                <w:szCs w:val="19"/>
              </w:rPr>
            </w:pPr>
          </w:p>
        </w:tc>
      </w:tr>
      <w:tr w:rsidR="002E0D68" w:rsidRPr="008A040A" w14:paraId="5E2FA39A" w14:textId="77777777" w:rsidTr="00EA5C5E">
        <w:trPr>
          <w:trHeight w:val="458"/>
        </w:trPr>
        <w:tc>
          <w:tcPr>
            <w:tcW w:w="1082" w:type="dxa"/>
            <w:shd w:val="clear" w:color="auto" w:fill="auto"/>
            <w:vAlign w:val="bottom"/>
          </w:tcPr>
          <w:p w14:paraId="3E3B3A1C" w14:textId="0A493AB9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Use Research (Step</w:t>
            </w:r>
            <w:r w:rsidR="0014571B" w:rsidRPr="002B108A">
              <w:rPr>
                <w:rFonts w:ascii="Calibri" w:hAnsi="Calibri"/>
                <w:color w:val="7030A0"/>
                <w:sz w:val="16"/>
                <w:szCs w:val="20"/>
              </w:rPr>
              <w:t>s</w:t>
            </w: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 xml:space="preserve"> 4,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1311014" w14:textId="2E26A274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ind</w:t>
            </w:r>
            <w:r w:rsidRPr="006B3855">
              <w:rPr>
                <w:rFonts w:ascii="Calibri" w:hAnsi="Calibri"/>
                <w:color w:val="000000"/>
              </w:rPr>
              <w:t xml:space="preserve"> research, and/or peers with expertise, to help us think about how we might make improvements </w:t>
            </w:r>
          </w:p>
        </w:tc>
        <w:tc>
          <w:tcPr>
            <w:tcW w:w="810" w:type="dxa"/>
            <w:noWrap/>
          </w:tcPr>
          <w:p w14:paraId="524282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CA1649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69BEF6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73C55BB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0B19E7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918B8D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477A46B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CEB3E1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B8D78F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39326A9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38C9D38D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center"/>
          </w:tcPr>
          <w:p w14:paraId="64A4441A" w14:textId="0E4B3913" w:rsidR="002E0D68" w:rsidRPr="002B108A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Assess Capacity (Step 1, 5, 7, 8, 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CD58EA3" w14:textId="48B7B3FF" w:rsidR="002E0D68" w:rsidRPr="006B3855" w:rsidRDefault="002E0D68" w:rsidP="00872F3B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Consider whether strategies </w:t>
            </w:r>
            <w:r>
              <w:rPr>
                <w:rFonts w:ascii="Calibri" w:hAnsi="Calibri"/>
                <w:color w:val="000000"/>
              </w:rPr>
              <w:t xml:space="preserve">fit our </w:t>
            </w:r>
            <w:r w:rsidRPr="00872F3B">
              <w:rPr>
                <w:rFonts w:ascii="Calibri" w:hAnsi="Calibri"/>
                <w:color w:val="000000"/>
              </w:rPr>
              <w:t>tribe’s</w:t>
            </w:r>
            <w:r w:rsidRPr="006B3855">
              <w:rPr>
                <w:rFonts w:ascii="Calibri" w:hAnsi="Calibri"/>
                <w:color w:val="000000"/>
              </w:rPr>
              <w:t xml:space="preserve"> values and needs</w:t>
            </w:r>
          </w:p>
        </w:tc>
        <w:tc>
          <w:tcPr>
            <w:tcW w:w="810" w:type="dxa"/>
            <w:noWrap/>
          </w:tcPr>
          <w:p w14:paraId="77CDB9FC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A64F049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62DE2F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54F29DB8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A99845E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E77F2E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AAE3900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CD679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B0B638B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EF6AFF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9B06B07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3739FFD6" w14:textId="7F4C23F0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Assess Capacity (Step (1,5,7,8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471877E1" w14:textId="71CA0A9C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sess our current capacity, and determine whether it is feasible for us to implement a strategy</w:t>
            </w:r>
            <w:r w:rsidR="00543CB0">
              <w:rPr>
                <w:rFonts w:ascii="Calibri" w:hAnsi="Calibri"/>
                <w:color w:val="000000"/>
              </w:rPr>
              <w:t xml:space="preserve"> that will lead to improvements</w:t>
            </w:r>
          </w:p>
        </w:tc>
        <w:tc>
          <w:tcPr>
            <w:tcW w:w="810" w:type="dxa"/>
            <w:noWrap/>
          </w:tcPr>
          <w:p w14:paraId="10BBC2FD" w14:textId="1209EF9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E342BFF" w14:textId="223A55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2887F13" w14:textId="32DE50C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97FC089" w14:textId="15CCE551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50A304C" w14:textId="708608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2EBAD00" w14:textId="610C790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658A73A" w14:textId="368C431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21427D2" w14:textId="3DF65D4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3A4895A1" w14:textId="2F659F8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DA12260" w14:textId="68A4AD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D26FED6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57F8C193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156FBBDC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59D006" w14:textId="49E016F0" w:rsidR="003A057F" w:rsidRPr="00D439B7" w:rsidRDefault="003A057F" w:rsidP="00526FE6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we select, or design strategies</w:t>
            </w:r>
            <w:r w:rsidR="00526FE6">
              <w:rPr>
                <w:rFonts w:ascii="Calibri" w:hAnsi="Calibri"/>
                <w:color w:val="000000"/>
              </w:rPr>
              <w:t xml:space="preserve">, </w:t>
            </w:r>
            <w:r w:rsidR="00794217">
              <w:rPr>
                <w:rFonts w:ascii="Calibri" w:hAnsi="Calibri"/>
                <w:color w:val="000000"/>
              </w:rPr>
              <w:t>programs</w:t>
            </w:r>
            <w:r w:rsidR="00526FE6">
              <w:rPr>
                <w:rFonts w:ascii="Calibri" w:hAnsi="Calibri"/>
                <w:color w:val="000000"/>
              </w:rPr>
              <w:t>, or interventions</w:t>
            </w:r>
            <w:r w:rsidR="00794217">
              <w:rPr>
                <w:rFonts w:ascii="Calibri" w:hAnsi="Calibri"/>
                <w:color w:val="000000"/>
              </w:rPr>
              <w:t xml:space="preserve">) </w:t>
            </w:r>
            <w:r>
              <w:rPr>
                <w:rFonts w:ascii="Calibri" w:hAnsi="Calibri"/>
                <w:color w:val="000000"/>
              </w:rPr>
              <w:t>to make improvements, we know how to:</w:t>
            </w:r>
          </w:p>
        </w:tc>
        <w:tc>
          <w:tcPr>
            <w:tcW w:w="8190" w:type="dxa"/>
            <w:gridSpan w:val="10"/>
            <w:noWrap/>
          </w:tcPr>
          <w:p w14:paraId="36F2A34E" w14:textId="6CEA9D18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26F4663A" w14:textId="77777777" w:rsidTr="00EA5C5E">
        <w:trPr>
          <w:trHeight w:val="600"/>
        </w:trPr>
        <w:tc>
          <w:tcPr>
            <w:tcW w:w="1082" w:type="dxa"/>
            <w:vMerge w:val="restart"/>
            <w:shd w:val="clear" w:color="auto" w:fill="auto"/>
            <w:vAlign w:val="center"/>
          </w:tcPr>
          <w:p w14:paraId="7D80263A" w14:textId="51A9B9CB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Design Innovation (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38478677" w14:textId="17A9725B" w:rsidR="00B956F8" w:rsidRPr="006B3855" w:rsidRDefault="00B956F8" w:rsidP="00791F4B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</w:t>
            </w:r>
            <w:r w:rsidRPr="00A74DC7">
              <w:rPr>
                <w:rFonts w:ascii="Calibri" w:hAnsi="Calibri"/>
                <w:color w:val="000000"/>
              </w:rPr>
              <w:t xml:space="preserve"> the core activities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="00791F4B">
              <w:rPr>
                <w:rFonts w:ascii="Calibri" w:hAnsi="Calibri"/>
                <w:color w:val="000000"/>
              </w:rPr>
              <w:t xml:space="preserve">that make up </w:t>
            </w:r>
            <w:r w:rsidR="0033354B">
              <w:rPr>
                <w:rFonts w:ascii="Calibri" w:hAnsi="Calibri"/>
                <w:color w:val="000000"/>
              </w:rPr>
              <w:t xml:space="preserve">our </w:t>
            </w:r>
            <w:r>
              <w:rPr>
                <w:rFonts w:ascii="Calibri" w:hAnsi="Calibri"/>
                <w:color w:val="000000"/>
              </w:rPr>
              <w:t>strateg</w:t>
            </w:r>
            <w:r w:rsidR="0033354B">
              <w:rPr>
                <w:rFonts w:ascii="Calibri" w:hAnsi="Calibri"/>
                <w:color w:val="000000"/>
              </w:rPr>
              <w:t>y</w:t>
            </w:r>
            <w:r w:rsidRPr="00A74DC7">
              <w:rPr>
                <w:rFonts w:ascii="Calibri" w:hAnsi="Calibri"/>
                <w:color w:val="000000"/>
              </w:rPr>
              <w:t xml:space="preserve"> and how these</w:t>
            </w:r>
            <w:r>
              <w:rPr>
                <w:rFonts w:ascii="Calibri" w:hAnsi="Calibri"/>
                <w:color w:val="000000"/>
              </w:rPr>
              <w:t xml:space="preserve"> activities </w:t>
            </w:r>
            <w:r w:rsidR="0033354B">
              <w:rPr>
                <w:rFonts w:ascii="Calibri" w:hAnsi="Calibri"/>
                <w:color w:val="000000"/>
              </w:rPr>
              <w:t xml:space="preserve">must be performed in order for </w:t>
            </w:r>
            <w:r w:rsidR="00791F4B">
              <w:rPr>
                <w:rFonts w:ascii="Calibri" w:hAnsi="Calibri"/>
                <w:color w:val="000000"/>
              </w:rPr>
              <w:t>our</w:t>
            </w:r>
            <w:r w:rsidR="0033354B">
              <w:rPr>
                <w:rFonts w:ascii="Calibri" w:hAnsi="Calibri"/>
                <w:color w:val="000000"/>
              </w:rPr>
              <w:t xml:space="preserve"> strategy to work</w:t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2AFE65C3" w14:textId="09C58D6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7C92BE35" w14:textId="7ACDEC3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497E553" w14:textId="48ED328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245748B" w14:textId="4EB97396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D94FF11" w14:textId="3B9420F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80A11B6" w14:textId="3CC0F3D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5562134" w14:textId="5157C96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4447033" w14:textId="2FD6AB78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914A17" w14:textId="597CEAC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0D42DF8" w14:textId="28474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157C96B" w14:textId="77777777" w:rsidTr="00EA5C5E">
        <w:trPr>
          <w:trHeight w:val="600"/>
        </w:trPr>
        <w:tc>
          <w:tcPr>
            <w:tcW w:w="1082" w:type="dxa"/>
            <w:vMerge/>
            <w:shd w:val="clear" w:color="auto" w:fill="auto"/>
            <w:vAlign w:val="bottom"/>
          </w:tcPr>
          <w:p w14:paraId="272B2C6C" w14:textId="79B3BFCF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shd w:val="clear" w:color="auto" w:fill="auto"/>
            <w:vAlign w:val="bottom"/>
          </w:tcPr>
          <w:p w14:paraId="3E540094" w14:textId="74848E8F" w:rsidR="00B956F8" w:rsidRPr="006B3855" w:rsidRDefault="00B956F8" w:rsidP="00DD4EC0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</w:t>
            </w:r>
            <w:r w:rsidRPr="0050426F">
              <w:rPr>
                <w:rFonts w:ascii="Calibri" w:hAnsi="Calibri"/>
                <w:color w:val="000000"/>
              </w:rPr>
              <w:t xml:space="preserve">dentify specific behaviors </w:t>
            </w:r>
            <w:r>
              <w:rPr>
                <w:rFonts w:ascii="Calibri" w:hAnsi="Calibri"/>
                <w:color w:val="000000"/>
              </w:rPr>
              <w:t xml:space="preserve">that will let us know </w:t>
            </w:r>
            <w:r w:rsidR="00DD4EC0">
              <w:rPr>
                <w:rFonts w:ascii="Calibri" w:hAnsi="Calibri"/>
                <w:color w:val="000000"/>
              </w:rPr>
              <w:t xml:space="preserve">whether </w:t>
            </w:r>
            <w:r>
              <w:rPr>
                <w:rFonts w:ascii="Calibri" w:hAnsi="Calibri"/>
                <w:color w:val="000000"/>
              </w:rPr>
              <w:t xml:space="preserve">our strategy </w:t>
            </w:r>
            <w:r w:rsidR="00DD4EC0">
              <w:rPr>
                <w:rFonts w:ascii="Calibri" w:hAnsi="Calibri"/>
                <w:color w:val="000000"/>
              </w:rPr>
              <w:t>is being performed as intended</w:t>
            </w:r>
            <w:r w:rsidRPr="0050426F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37A70356" w14:textId="0B66DF9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D37BE5B" w14:textId="049BE6A5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E8E60CD" w14:textId="6BEBEC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7249E12" w14:textId="54CBC4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2D0ED49" w14:textId="282D2760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42BCDB4" w14:textId="674C62F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7F5778" w14:textId="787E914C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34B71C8" w14:textId="2A990773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58E1AB" w14:textId="4BBF7D8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CD6390F" w14:textId="0C405B9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37EE75" w14:textId="77777777" w:rsidTr="00927EE5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74571119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59ED00C3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0ADF4ADE" w14:textId="76A4F3D1" w:rsidR="003A057F" w:rsidRPr="00F310C8" w:rsidRDefault="003A057F" w:rsidP="00127BD5">
            <w:pPr>
              <w:ind w:left="333"/>
              <w:rPr>
                <w:rFonts w:ascii="Calibri" w:hAnsi="Calibri"/>
                <w:color w:val="000000"/>
              </w:rPr>
            </w:pPr>
            <w:r w:rsidRPr="00F310C8">
              <w:rPr>
                <w:rFonts w:ascii="Calibri" w:hAnsi="Calibri"/>
                <w:color w:val="000000"/>
              </w:rPr>
              <w:t xml:space="preserve">When we are planning on implementing </w:t>
            </w:r>
            <w:r w:rsidR="00127BD5">
              <w:rPr>
                <w:rFonts w:ascii="Calibri" w:hAnsi="Calibri"/>
                <w:color w:val="000000"/>
              </w:rPr>
              <w:t>a strategy</w:t>
            </w:r>
            <w:r w:rsidR="004F51B2">
              <w:rPr>
                <w:rFonts w:ascii="Calibri" w:hAnsi="Calibri"/>
                <w:color w:val="000000"/>
              </w:rPr>
              <w:t>, program</w:t>
            </w:r>
            <w:r w:rsidR="00127BD5">
              <w:rPr>
                <w:rFonts w:ascii="Calibri" w:hAnsi="Calibri"/>
                <w:color w:val="000000"/>
              </w:rPr>
              <w:t xml:space="preserve"> or intervention</w:t>
            </w:r>
            <w:r w:rsidRPr="00F310C8">
              <w:rPr>
                <w:rFonts w:ascii="Calibri" w:hAnsi="Calibri"/>
                <w:color w:val="000000"/>
              </w:rPr>
              <w:t>, we know how to:</w:t>
            </w:r>
          </w:p>
        </w:tc>
        <w:tc>
          <w:tcPr>
            <w:tcW w:w="8190" w:type="dxa"/>
            <w:gridSpan w:val="10"/>
            <w:noWrap/>
          </w:tcPr>
          <w:p w14:paraId="03A7DD9A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6DB70B9E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419E7E5D" w14:textId="650EDD3B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Build Capacity (Steps 7,8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78629C36" w14:textId="13C77A6F" w:rsidR="00B956F8" w:rsidRPr="006B3855" w:rsidRDefault="00B956F8" w:rsidP="0019653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Develop capacities that </w:t>
            </w:r>
            <w:r>
              <w:rPr>
                <w:rFonts w:ascii="Calibri" w:hAnsi="Calibri"/>
                <w:color w:val="000000"/>
              </w:rPr>
              <w:t>will need to be in place, so that we can</w:t>
            </w:r>
            <w:r w:rsidRPr="006B3855">
              <w:rPr>
                <w:rFonts w:ascii="Calibri" w:hAnsi="Calibri"/>
                <w:color w:val="000000"/>
              </w:rPr>
              <w:t xml:space="preserve"> successfully implement </w:t>
            </w:r>
            <w:r w:rsidR="0019653E">
              <w:rPr>
                <w:rFonts w:ascii="Calibri" w:hAnsi="Calibri"/>
                <w:color w:val="000000"/>
              </w:rPr>
              <w:t>what we intend</w:t>
            </w:r>
          </w:p>
        </w:tc>
        <w:tc>
          <w:tcPr>
            <w:tcW w:w="810" w:type="dxa"/>
            <w:noWrap/>
          </w:tcPr>
          <w:p w14:paraId="7A0FA911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45D5EF4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B496B9B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0AB1F9F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8CF5EB5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67127C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6E0F2DCB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75CA960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8DA9F9E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162A3EC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636A98E" w14:textId="77777777" w:rsidTr="002B108A">
        <w:trPr>
          <w:trHeight w:val="85"/>
        </w:trPr>
        <w:tc>
          <w:tcPr>
            <w:tcW w:w="1082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22459680" w14:textId="676F75E9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Implement-</w:t>
            </w:r>
            <w:proofErr w:type="spellStart"/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ation</w:t>
            </w:r>
            <w:proofErr w:type="spellEnd"/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 xml:space="preserve"> (Step 9)</w:t>
            </w:r>
          </w:p>
        </w:tc>
        <w:tc>
          <w:tcPr>
            <w:tcW w:w="5310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62AB67C4" w14:textId="1F129D85" w:rsidR="00B956F8" w:rsidRPr="006B3855" w:rsidRDefault="00B956F8" w:rsidP="00D57A2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onsider whether to pilot, or to conduct a </w:t>
            </w:r>
            <w:r w:rsidRPr="006B3855">
              <w:rPr>
                <w:rFonts w:ascii="Calibri" w:hAnsi="Calibri"/>
                <w:color w:val="000000"/>
              </w:rPr>
              <w:t xml:space="preserve">phased implementation of </w:t>
            </w:r>
            <w:r w:rsidR="00D57A2E">
              <w:rPr>
                <w:rFonts w:ascii="Calibri" w:hAnsi="Calibri"/>
                <w:color w:val="000000"/>
              </w:rPr>
              <w:t>our strategy</w:t>
            </w:r>
          </w:p>
        </w:tc>
        <w:tc>
          <w:tcPr>
            <w:tcW w:w="810" w:type="dxa"/>
            <w:noWrap/>
          </w:tcPr>
          <w:p w14:paraId="64B8BE0A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E5F7ECB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5090009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F72BE2D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FF695B9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21DA97B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59FB72E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E746BA1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351B330" w14:textId="3B51B542" w:rsidR="00B956F8" w:rsidRPr="0002693B" w:rsidRDefault="00B956F8" w:rsidP="00B956F8">
            <w:pPr>
              <w:tabs>
                <w:tab w:val="left" w:pos="195"/>
                <w:tab w:val="center" w:pos="345"/>
              </w:tabs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ab/>
            </w:r>
            <w:r>
              <w:rPr>
                <w:sz w:val="20"/>
                <w:szCs w:val="19"/>
              </w:rPr>
              <w:tab/>
              <w:t>4</w:t>
            </w:r>
          </w:p>
        </w:tc>
        <w:tc>
          <w:tcPr>
            <w:tcW w:w="810" w:type="dxa"/>
          </w:tcPr>
          <w:p w14:paraId="20541F04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A5132BF" w14:textId="77777777" w:rsidTr="00293008">
        <w:trPr>
          <w:trHeight w:val="600"/>
        </w:trPr>
        <w:tc>
          <w:tcPr>
            <w:tcW w:w="1082" w:type="dxa"/>
            <w:shd w:val="clear" w:color="auto" w:fill="auto"/>
          </w:tcPr>
          <w:p w14:paraId="0F34C320" w14:textId="77777777" w:rsidR="00293008" w:rsidRDefault="00293008" w:rsidP="00293008">
            <w:pPr>
              <w:rPr>
                <w:rFonts w:ascii="Calibri" w:hAnsi="Calibri"/>
                <w:color w:val="7030A0"/>
                <w:sz w:val="16"/>
                <w:szCs w:val="20"/>
              </w:rPr>
            </w:pPr>
          </w:p>
          <w:p w14:paraId="0A1382E8" w14:textId="6F684BE7" w:rsidR="00B956F8" w:rsidRPr="002B108A" w:rsidRDefault="00B956F8" w:rsidP="0029300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Implement-</w:t>
            </w:r>
            <w:proofErr w:type="spellStart"/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ation</w:t>
            </w:r>
            <w:proofErr w:type="spellEnd"/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 xml:space="preserve"> (Steps (7,9,10,11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680C09F5" w14:textId="77777777" w:rsidR="002B108A" w:rsidRDefault="00B956F8" w:rsidP="002B108A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</w:t>
            </w:r>
            <w:r w:rsidRPr="006B3855">
              <w:rPr>
                <w:rFonts w:ascii="Calibri" w:hAnsi="Calibri"/>
                <w:color w:val="000000"/>
              </w:rPr>
              <w:t xml:space="preserve">onitor </w:t>
            </w:r>
            <w:r>
              <w:rPr>
                <w:rFonts w:ascii="Calibri" w:hAnsi="Calibri"/>
                <w:color w:val="000000"/>
              </w:rPr>
              <w:t xml:space="preserve">implementation </w:t>
            </w:r>
            <w:r w:rsidR="00794217">
              <w:rPr>
                <w:rFonts w:ascii="Calibri" w:hAnsi="Calibri"/>
                <w:color w:val="000000"/>
              </w:rPr>
              <w:t xml:space="preserve">of our strategy </w:t>
            </w:r>
            <w:r>
              <w:rPr>
                <w:rFonts w:ascii="Calibri" w:hAnsi="Calibri"/>
                <w:color w:val="000000"/>
              </w:rPr>
              <w:t>and</w:t>
            </w:r>
            <w:r w:rsidRPr="006B3855">
              <w:rPr>
                <w:rFonts w:ascii="Calibri" w:hAnsi="Calibri"/>
                <w:color w:val="000000"/>
              </w:rPr>
              <w:t xml:space="preserve"> identify and solve problems as they arise</w:t>
            </w:r>
          </w:p>
          <w:p w14:paraId="20861182" w14:textId="77777777" w:rsidR="002B108A" w:rsidRDefault="002B108A" w:rsidP="002B108A">
            <w:pPr>
              <w:rPr>
                <w:rFonts w:ascii="Calibri" w:hAnsi="Calibri"/>
                <w:color w:val="000000"/>
              </w:rPr>
            </w:pPr>
          </w:p>
          <w:p w14:paraId="03C2A243" w14:textId="77777777" w:rsidR="002B108A" w:rsidRDefault="002B108A" w:rsidP="002B108A">
            <w:pPr>
              <w:rPr>
                <w:rFonts w:ascii="Calibri" w:hAnsi="Calibri"/>
                <w:color w:val="000000"/>
              </w:rPr>
            </w:pPr>
          </w:p>
          <w:p w14:paraId="065A99D5" w14:textId="77777777" w:rsidR="002B108A" w:rsidRDefault="002B108A" w:rsidP="002B108A">
            <w:pPr>
              <w:rPr>
                <w:rFonts w:ascii="Calibri" w:hAnsi="Calibri"/>
                <w:color w:val="000000"/>
              </w:rPr>
            </w:pPr>
          </w:p>
          <w:p w14:paraId="78EE792A" w14:textId="77777777" w:rsidR="002B108A" w:rsidRDefault="002B108A" w:rsidP="002B108A">
            <w:pPr>
              <w:rPr>
                <w:rFonts w:ascii="Calibri" w:hAnsi="Calibri"/>
                <w:color w:val="000000"/>
              </w:rPr>
            </w:pPr>
          </w:p>
          <w:p w14:paraId="2D0BE574" w14:textId="77777777" w:rsidR="002B108A" w:rsidRDefault="002B108A" w:rsidP="002B108A">
            <w:pPr>
              <w:rPr>
                <w:rFonts w:ascii="Calibri" w:hAnsi="Calibri"/>
                <w:color w:val="000000"/>
              </w:rPr>
            </w:pPr>
          </w:p>
          <w:p w14:paraId="2991BB59" w14:textId="76B58713" w:rsidR="002B108A" w:rsidRPr="002B108A" w:rsidRDefault="002B108A" w:rsidP="002B108A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810" w:type="dxa"/>
            <w:noWrap/>
          </w:tcPr>
          <w:p w14:paraId="56CD209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6684A34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9F35E5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8772B50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EC571A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17A517F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395167A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98C258D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0898D4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7FCDA59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10830C8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53ABCDEF" w14:textId="77777777" w:rsidR="00B956F8" w:rsidRPr="004833FC" w:rsidRDefault="00B956F8" w:rsidP="00B956F8">
            <w:pPr>
              <w:rPr>
                <w:rFonts w:ascii="Calibri" w:hAnsi="Calibri"/>
                <w:color w:val="000000"/>
                <w:sz w:val="6"/>
              </w:rPr>
            </w:pPr>
          </w:p>
        </w:tc>
      </w:tr>
      <w:tr w:rsidR="003A057F" w:rsidRPr="008A040A" w14:paraId="01655B2D" w14:textId="77777777" w:rsidTr="00D238D8">
        <w:trPr>
          <w:trHeight w:val="600"/>
        </w:trPr>
        <w:tc>
          <w:tcPr>
            <w:tcW w:w="6392" w:type="dxa"/>
            <w:gridSpan w:val="2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668C5717" w14:textId="40C3593E" w:rsidR="003A057F" w:rsidRPr="000863E9" w:rsidRDefault="003A057F" w:rsidP="00B956F8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When we want to evaluate </w:t>
            </w:r>
            <w:r w:rsidR="00510F91">
              <w:rPr>
                <w:rFonts w:ascii="Calibri" w:hAnsi="Calibri"/>
                <w:color w:val="000000"/>
              </w:rPr>
              <w:t xml:space="preserve">the </w:t>
            </w:r>
            <w:r>
              <w:rPr>
                <w:rFonts w:ascii="Calibri" w:hAnsi="Calibri"/>
                <w:color w:val="000000"/>
              </w:rPr>
              <w:t xml:space="preserve">improvements we are </w:t>
            </w:r>
            <w:r w:rsidR="00510F91">
              <w:rPr>
                <w:rFonts w:ascii="Calibri" w:hAnsi="Calibri"/>
                <w:color w:val="000000"/>
              </w:rPr>
              <w:t xml:space="preserve">trying to </w:t>
            </w:r>
            <w:r>
              <w:rPr>
                <w:rFonts w:ascii="Calibri" w:hAnsi="Calibri"/>
                <w:color w:val="000000"/>
              </w:rPr>
              <w:t>mak</w:t>
            </w:r>
            <w:r w:rsidR="00510F91">
              <w:rPr>
                <w:rFonts w:ascii="Calibri" w:hAnsi="Calibri"/>
                <w:color w:val="000000"/>
              </w:rPr>
              <w:t>e</w:t>
            </w:r>
            <w:r>
              <w:rPr>
                <w:rFonts w:ascii="Calibri" w:hAnsi="Calibri"/>
                <w:color w:val="000000"/>
              </w:rPr>
              <w:t xml:space="preserve">, </w:t>
            </w:r>
            <w:r w:rsidRPr="000863E9">
              <w:rPr>
                <w:rFonts w:ascii="Calibri" w:hAnsi="Calibri"/>
                <w:color w:val="000000"/>
              </w:rPr>
              <w:t>we know how to</w:t>
            </w:r>
            <w:r>
              <w:rPr>
                <w:rFonts w:ascii="Calibri" w:hAnsi="Calibri"/>
                <w:color w:val="000000"/>
              </w:rPr>
              <w:t>:</w:t>
            </w:r>
          </w:p>
        </w:tc>
        <w:tc>
          <w:tcPr>
            <w:tcW w:w="8190" w:type="dxa"/>
            <w:gridSpan w:val="10"/>
            <w:noWrap/>
          </w:tcPr>
          <w:p w14:paraId="45F5CA79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01F35E1F" w14:textId="77777777" w:rsidTr="00EA5C5E">
        <w:trPr>
          <w:trHeight w:val="600"/>
        </w:trPr>
        <w:tc>
          <w:tcPr>
            <w:tcW w:w="1082" w:type="dxa"/>
          </w:tcPr>
          <w:p w14:paraId="1F99C074" w14:textId="40DBF85B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Design Evaluation (4,6)</w:t>
            </w:r>
          </w:p>
        </w:tc>
        <w:tc>
          <w:tcPr>
            <w:tcW w:w="5310" w:type="dxa"/>
          </w:tcPr>
          <w:p w14:paraId="6878E7E6" w14:textId="4179F29A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510F91">
              <w:rPr>
                <w:rFonts w:ascii="Calibri" w:hAnsi="Calibri"/>
                <w:color w:val="000000"/>
              </w:rPr>
              <w:t>whether the core</w:t>
            </w:r>
            <w:r>
              <w:rPr>
                <w:rFonts w:ascii="Calibri" w:hAnsi="Calibri"/>
                <w:color w:val="000000"/>
              </w:rPr>
              <w:t xml:space="preserve"> activities</w:t>
            </w:r>
            <w:r w:rsidR="00510F91">
              <w:rPr>
                <w:rFonts w:ascii="Calibri" w:hAnsi="Calibri"/>
                <w:color w:val="000000"/>
              </w:rPr>
              <w:t xml:space="preserve"> of our strategy</w:t>
            </w:r>
            <w:r>
              <w:rPr>
                <w:rFonts w:ascii="Calibri" w:hAnsi="Calibri"/>
                <w:color w:val="000000"/>
              </w:rPr>
              <w:t xml:space="preserve"> are being implemented as intended</w:t>
            </w:r>
            <w:r w:rsidRPr="00A52312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01654085" w14:textId="20A868E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468D941" w14:textId="77CCB61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65634929" w14:textId="037354B9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CFA983A" w14:textId="7A85FD1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4AEC1A3" w14:textId="014C65C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F475883" w14:textId="6AE9632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1B92AC" w14:textId="168CA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FD6BEB4" w14:textId="2D2FE95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C5EE0A6" w14:textId="22185992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EDD1173" w14:textId="1B3106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3BB087FA" w14:textId="77777777" w:rsidTr="00EA5C5E">
        <w:trPr>
          <w:trHeight w:val="409"/>
        </w:trPr>
        <w:tc>
          <w:tcPr>
            <w:tcW w:w="1082" w:type="dxa"/>
          </w:tcPr>
          <w:p w14:paraId="400572F1" w14:textId="51D38E9A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Design Evaluation (4,6)</w:t>
            </w:r>
          </w:p>
        </w:tc>
        <w:tc>
          <w:tcPr>
            <w:tcW w:w="5310" w:type="dxa"/>
          </w:tcPr>
          <w:p w14:paraId="2C175747" w14:textId="028E6C5F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AE04FC">
              <w:rPr>
                <w:rFonts w:ascii="Calibri" w:hAnsi="Calibri"/>
                <w:color w:val="000000"/>
              </w:rPr>
              <w:t xml:space="preserve">whether </w:t>
            </w:r>
            <w:r w:rsidRPr="00A52312">
              <w:rPr>
                <w:rFonts w:ascii="Calibri" w:hAnsi="Calibri"/>
                <w:color w:val="000000"/>
              </w:rPr>
              <w:t xml:space="preserve">the </w:t>
            </w:r>
            <w:r w:rsidR="00AE04FC">
              <w:rPr>
                <w:rFonts w:ascii="Calibri" w:hAnsi="Calibri"/>
                <w:color w:val="000000"/>
              </w:rPr>
              <w:t xml:space="preserve">problem or </w:t>
            </w:r>
            <w:r w:rsidRPr="00A52312">
              <w:rPr>
                <w:rFonts w:ascii="Calibri" w:hAnsi="Calibri"/>
                <w:color w:val="000000"/>
              </w:rPr>
              <w:t>issue we are working</w:t>
            </w:r>
            <w:r>
              <w:rPr>
                <w:rFonts w:ascii="Calibri" w:hAnsi="Calibri"/>
                <w:color w:val="000000"/>
              </w:rPr>
              <w:t xml:space="preserve"> on is improving</w:t>
            </w:r>
          </w:p>
        </w:tc>
        <w:tc>
          <w:tcPr>
            <w:tcW w:w="810" w:type="dxa"/>
            <w:noWrap/>
          </w:tcPr>
          <w:p w14:paraId="167BFC76" w14:textId="56CA384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D910127" w14:textId="26DE17D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EE5F72E" w14:textId="31468733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7487A86" w14:textId="79BD8A6A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2914637" w14:textId="7773EB0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A3F7629" w14:textId="350B9826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A4D5FD" w14:textId="18D8BD5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1B2359D" w14:textId="4DE4ED7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2CBF6E53" w14:textId="62773B9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6F83906" w14:textId="1336A4C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C22059" w14:textId="77777777" w:rsidTr="00EA5C5E">
        <w:trPr>
          <w:trHeight w:val="409"/>
        </w:trPr>
        <w:tc>
          <w:tcPr>
            <w:tcW w:w="1082" w:type="dxa"/>
          </w:tcPr>
          <w:p w14:paraId="0027BB02" w14:textId="5C9FD0C9" w:rsidR="00B956F8" w:rsidRPr="002B108A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2B108A">
              <w:rPr>
                <w:rFonts w:ascii="Calibri" w:hAnsi="Calibri"/>
                <w:color w:val="7030A0"/>
                <w:sz w:val="16"/>
                <w:szCs w:val="20"/>
              </w:rPr>
              <w:t>Use Data (9,10,11,12)</w:t>
            </w:r>
          </w:p>
        </w:tc>
        <w:tc>
          <w:tcPr>
            <w:tcW w:w="5310" w:type="dxa"/>
          </w:tcPr>
          <w:p w14:paraId="0F3DD907" w14:textId="4740DF67" w:rsidR="00B956F8" w:rsidRPr="00A52312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e the results of our analysis to make adjustments to our activities</w:t>
            </w:r>
          </w:p>
        </w:tc>
        <w:tc>
          <w:tcPr>
            <w:tcW w:w="810" w:type="dxa"/>
            <w:noWrap/>
          </w:tcPr>
          <w:p w14:paraId="52BB95D8" w14:textId="7C50AD5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1705F70" w14:textId="3E16FFBB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4F09FAD1" w14:textId="135D7F0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E8076E" w14:textId="04DEFE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C71F4A7" w14:textId="79C5B9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AC3A7E0" w14:textId="3175CF5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F0C03EE" w14:textId="0F9FAC0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AFFAD36" w14:textId="7B981CB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DA4ABE4" w14:textId="1592F9A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162F0F2" w14:textId="427FDBF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2A8765AD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1C7E0B62" w14:textId="77777777" w:rsidR="00B956F8" w:rsidRPr="0097365A" w:rsidRDefault="00B956F8" w:rsidP="00B956F8">
            <w:pPr>
              <w:jc w:val="center"/>
              <w:rPr>
                <w:sz w:val="10"/>
                <w:szCs w:val="19"/>
              </w:rPr>
            </w:pPr>
          </w:p>
        </w:tc>
      </w:tr>
    </w:tbl>
    <w:p w14:paraId="672EDEEC" w14:textId="0126BF61" w:rsidR="00542BA3" w:rsidRDefault="00542BA3"/>
    <w:p w14:paraId="72528A23" w14:textId="20AB864B" w:rsidR="006264FD" w:rsidRDefault="00C406D5" w:rsidP="004D01A6">
      <w:pPr>
        <w:spacing w:after="120" w:line="240" w:lineRule="auto"/>
        <w:rPr>
          <w:b/>
          <w:sz w:val="24"/>
          <w:szCs w:val="24"/>
        </w:rPr>
      </w:pPr>
      <w:r>
        <w:rPr>
          <w:sz w:val="24"/>
          <w:szCs w:val="24"/>
        </w:rPr>
        <w:t xml:space="preserve">Some tribes </w:t>
      </w:r>
      <w:r w:rsidR="005E357A">
        <w:rPr>
          <w:sz w:val="24"/>
          <w:szCs w:val="24"/>
        </w:rPr>
        <w:t xml:space="preserve">may </w:t>
      </w:r>
      <w:r>
        <w:rPr>
          <w:sz w:val="24"/>
          <w:szCs w:val="24"/>
        </w:rPr>
        <w:t xml:space="preserve">be working with </w:t>
      </w:r>
      <w:r w:rsidR="00872F3B">
        <w:rPr>
          <w:sz w:val="24"/>
          <w:szCs w:val="24"/>
        </w:rPr>
        <w:t xml:space="preserve">Center for Tribes </w:t>
      </w:r>
      <w:r>
        <w:rPr>
          <w:sz w:val="24"/>
          <w:szCs w:val="24"/>
        </w:rPr>
        <w:t>on more than one issue.  For this survey, p</w:t>
      </w:r>
      <w:r w:rsidR="0090520F" w:rsidRPr="006264FD">
        <w:rPr>
          <w:sz w:val="24"/>
          <w:szCs w:val="24"/>
        </w:rPr>
        <w:t xml:space="preserve">lease think about your current work with </w:t>
      </w:r>
      <w:r w:rsidR="00872F3B">
        <w:rPr>
          <w:sz w:val="24"/>
          <w:szCs w:val="24"/>
        </w:rPr>
        <w:t xml:space="preserve">Center for Tribes </w:t>
      </w:r>
      <w:r w:rsidR="0090520F" w:rsidRPr="006264FD">
        <w:rPr>
          <w:sz w:val="24"/>
          <w:szCs w:val="24"/>
        </w:rPr>
        <w:t xml:space="preserve">on </w:t>
      </w:r>
      <w:r w:rsidR="0090520F" w:rsidRPr="006264FD">
        <w:rPr>
          <w:i/>
          <w:sz w:val="24"/>
          <w:szCs w:val="24"/>
          <w:u w:val="single"/>
        </w:rPr>
        <w:t>(</w:t>
      </w:r>
      <w:r w:rsidR="00F33DBD">
        <w:rPr>
          <w:i/>
          <w:sz w:val="24"/>
          <w:szCs w:val="24"/>
          <w:u w:val="single"/>
        </w:rPr>
        <w:t>prefill name of work plan</w:t>
      </w:r>
      <w:r w:rsidR="0090520F" w:rsidRPr="006264FD">
        <w:rPr>
          <w:i/>
          <w:sz w:val="24"/>
          <w:szCs w:val="24"/>
          <w:u w:val="single"/>
        </w:rPr>
        <w:t xml:space="preserve"> from CapTRACK)</w:t>
      </w:r>
      <w:r w:rsidR="0090520F" w:rsidRPr="006264FD">
        <w:rPr>
          <w:i/>
          <w:sz w:val="24"/>
          <w:szCs w:val="24"/>
        </w:rPr>
        <w:t xml:space="preserve"> </w:t>
      </w:r>
      <w:r w:rsidR="0090520F" w:rsidRPr="006264FD">
        <w:rPr>
          <w:sz w:val="24"/>
          <w:szCs w:val="24"/>
        </w:rPr>
        <w:t xml:space="preserve">and choose the response that best reflects your opinion </w:t>
      </w:r>
      <w:r w:rsidR="0090520F" w:rsidRPr="006264FD">
        <w:rPr>
          <w:b/>
          <w:sz w:val="24"/>
          <w:szCs w:val="24"/>
        </w:rPr>
        <w:t>currently</w:t>
      </w:r>
      <w:r w:rsidR="000A07B1" w:rsidRPr="006264FD">
        <w:rPr>
          <w:b/>
          <w:sz w:val="24"/>
          <w:szCs w:val="24"/>
        </w:rPr>
        <w:t>.</w:t>
      </w:r>
      <w:r w:rsidR="0090520F" w:rsidRPr="006264FD">
        <w:rPr>
          <w:b/>
          <w:sz w:val="24"/>
          <w:szCs w:val="24"/>
        </w:rPr>
        <w:t xml:space="preserve">  </w:t>
      </w:r>
    </w:p>
    <w:p w14:paraId="11E7DB9A" w14:textId="7624D8B6" w:rsidR="004D01A6" w:rsidRPr="006264FD" w:rsidRDefault="0090520F" w:rsidP="004D01A6">
      <w:pPr>
        <w:spacing w:after="120" w:line="240" w:lineRule="auto"/>
        <w:rPr>
          <w:b/>
          <w:sz w:val="24"/>
          <w:szCs w:val="24"/>
        </w:rPr>
      </w:pPr>
      <w:r w:rsidRPr="006264FD">
        <w:rPr>
          <w:sz w:val="24"/>
          <w:szCs w:val="24"/>
        </w:rPr>
        <w:t xml:space="preserve">Please then </w:t>
      </w:r>
      <w:r w:rsidR="00541136" w:rsidRPr="006264FD">
        <w:rPr>
          <w:sz w:val="24"/>
          <w:szCs w:val="24"/>
        </w:rPr>
        <w:t xml:space="preserve">provide </w:t>
      </w:r>
      <w:r w:rsidR="000A07B1" w:rsidRPr="006264FD">
        <w:rPr>
          <w:sz w:val="24"/>
          <w:szCs w:val="24"/>
        </w:rPr>
        <w:t xml:space="preserve">us with </w:t>
      </w:r>
      <w:r w:rsidRPr="006264FD">
        <w:rPr>
          <w:sz w:val="24"/>
          <w:szCs w:val="24"/>
        </w:rPr>
        <w:t>your</w:t>
      </w:r>
      <w:r w:rsidRPr="006264FD">
        <w:rPr>
          <w:b/>
          <w:sz w:val="24"/>
          <w:szCs w:val="24"/>
        </w:rPr>
        <w:t xml:space="preserve"> </w:t>
      </w:r>
      <w:r w:rsidRPr="00872F3B">
        <w:rPr>
          <w:sz w:val="24"/>
          <w:szCs w:val="24"/>
        </w:rPr>
        <w:t>opinion</w:t>
      </w:r>
      <w:r w:rsidRPr="006264FD">
        <w:rPr>
          <w:b/>
          <w:sz w:val="24"/>
          <w:szCs w:val="24"/>
        </w:rPr>
        <w:t xml:space="preserve"> </w:t>
      </w:r>
      <w:r w:rsidR="004D01A6" w:rsidRPr="006264FD">
        <w:rPr>
          <w:sz w:val="24"/>
          <w:szCs w:val="24"/>
        </w:rPr>
        <w:t>(</w:t>
      </w:r>
      <w:r w:rsidR="00872F3B">
        <w:rPr>
          <w:b/>
          <w:sz w:val="24"/>
          <w:szCs w:val="24"/>
        </w:rPr>
        <w:t xml:space="preserve">before working with </w:t>
      </w:r>
      <w:r w:rsidR="0040069E" w:rsidRPr="0040069E">
        <w:rPr>
          <w:b/>
          <w:i/>
          <w:sz w:val="24"/>
          <w:szCs w:val="24"/>
        </w:rPr>
        <w:t>Center for Tribes</w:t>
      </w:r>
      <w:r w:rsidR="004D01A6" w:rsidRPr="006264FD">
        <w:rPr>
          <w:b/>
          <w:sz w:val="24"/>
          <w:szCs w:val="24"/>
        </w:rPr>
        <w:t xml:space="preserve"> </w:t>
      </w:r>
      <w:r w:rsidR="004D01A6" w:rsidRPr="006264FD">
        <w:rPr>
          <w:i/>
          <w:sz w:val="24"/>
          <w:szCs w:val="24"/>
        </w:rPr>
        <w:t xml:space="preserve">First administration: </w:t>
      </w:r>
      <w:r w:rsidR="00680E80" w:rsidRPr="006264FD">
        <w:rPr>
          <w:i/>
          <w:sz w:val="24"/>
          <w:szCs w:val="24"/>
        </w:rPr>
        <w:t>prefill</w:t>
      </w:r>
      <w:r w:rsidR="004D01A6" w:rsidRPr="006264FD">
        <w:rPr>
          <w:i/>
          <w:sz w:val="24"/>
          <w:szCs w:val="24"/>
        </w:rPr>
        <w:t xml:space="preserve"> date work plan began from CapTRACK)/</w:t>
      </w:r>
      <w:r w:rsidR="004D01A6" w:rsidRPr="006264FD">
        <w:rPr>
          <w:b/>
          <w:sz w:val="24"/>
          <w:szCs w:val="24"/>
        </w:rPr>
        <w:t>one year ago</w:t>
      </w:r>
      <w:r w:rsidR="004D01A6" w:rsidRPr="006264FD">
        <w:rPr>
          <w:i/>
          <w:sz w:val="24"/>
          <w:szCs w:val="24"/>
        </w:rPr>
        <w:t xml:space="preserve"> </w:t>
      </w:r>
      <w:r w:rsidR="00680E80" w:rsidRPr="006264FD">
        <w:rPr>
          <w:i/>
          <w:sz w:val="24"/>
          <w:szCs w:val="24"/>
        </w:rPr>
        <w:t>prefill</w:t>
      </w:r>
      <w:r w:rsidR="004D01A6" w:rsidRPr="006264FD">
        <w:rPr>
          <w:i/>
          <w:sz w:val="24"/>
          <w:szCs w:val="24"/>
        </w:rPr>
        <w:t xml:space="preserve"> date of last survey administration from CapTRACK).</w:t>
      </w:r>
    </w:p>
    <w:tbl>
      <w:tblPr>
        <w:tblW w:w="143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5"/>
        <w:gridCol w:w="5400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</w:tblGrid>
      <w:tr w:rsidR="0090520F" w:rsidRPr="00E61C85" w14:paraId="3AA5B26B" w14:textId="77777777" w:rsidTr="004D01A6">
        <w:trPr>
          <w:trHeight w:val="530"/>
          <w:tblHeader/>
        </w:trPr>
        <w:tc>
          <w:tcPr>
            <w:tcW w:w="6565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</w:tcPr>
          <w:p w14:paraId="600F9C42" w14:textId="2D7B7304" w:rsidR="0090520F" w:rsidRPr="009A3302" w:rsidRDefault="004D01A6" w:rsidP="00A61A8D">
            <w:pPr>
              <w:spacing w:after="0"/>
              <w:rPr>
                <w:b/>
                <w:sz w:val="19"/>
                <w:szCs w:val="19"/>
              </w:rPr>
            </w:pPr>
            <w:r w:rsidRPr="00F33DBD">
              <w:rPr>
                <w:b/>
                <w:color w:val="7030A0"/>
              </w:rPr>
              <w:t xml:space="preserve">Assessment of </w:t>
            </w:r>
            <w:r w:rsidR="0090520F" w:rsidRPr="00F33DBD">
              <w:rPr>
                <w:b/>
                <w:color w:val="7030A0"/>
              </w:rPr>
              <w:t xml:space="preserve">Capacities: </w:t>
            </w:r>
            <w:r w:rsidR="0090520F" w:rsidRPr="00F33DBD">
              <w:rPr>
                <w:b/>
                <w:color w:val="7030A0"/>
                <w:sz w:val="20"/>
              </w:rPr>
              <w:t xml:space="preserve">Org Culture/Climate, Engagement/Partnership, Resources, </w:t>
            </w:r>
            <w:r w:rsidR="00A61A8D" w:rsidRPr="00F33DBD">
              <w:rPr>
                <w:b/>
                <w:color w:val="7030A0"/>
                <w:sz w:val="20"/>
              </w:rPr>
              <w:t>Infrastructure (</w:t>
            </w:r>
            <w:r w:rsidR="00173C68" w:rsidRPr="00F33DBD">
              <w:rPr>
                <w:b/>
                <w:color w:val="7030A0"/>
                <w:sz w:val="20"/>
              </w:rPr>
              <w:t>Governance/</w:t>
            </w:r>
            <w:r w:rsidR="00A61A8D" w:rsidRPr="00F33DBD">
              <w:rPr>
                <w:b/>
                <w:color w:val="7030A0"/>
                <w:sz w:val="20"/>
              </w:rPr>
              <w:t>Decision making</w:t>
            </w:r>
            <w:r w:rsidR="0090520F" w:rsidRPr="00F33DBD">
              <w:rPr>
                <w:b/>
                <w:color w:val="7030A0"/>
                <w:sz w:val="20"/>
              </w:rPr>
              <w:t>)</w:t>
            </w:r>
          </w:p>
        </w:tc>
        <w:tc>
          <w:tcPr>
            <w:tcW w:w="3915" w:type="dxa"/>
            <w:gridSpan w:val="5"/>
            <w:tcBorders>
              <w:left w:val="single" w:sz="4" w:space="0" w:color="auto"/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51EA77E7" w14:textId="77777777" w:rsidR="0090520F" w:rsidRPr="009A5A37" w:rsidRDefault="0090520F" w:rsidP="00016AD3">
            <w:pPr>
              <w:spacing w:after="0"/>
              <w:jc w:val="center"/>
              <w:rPr>
                <w:b/>
                <w:szCs w:val="19"/>
              </w:rPr>
            </w:pPr>
            <w:r w:rsidRPr="009A5A37">
              <w:rPr>
                <w:b/>
              </w:rPr>
              <w:t>NOW</w:t>
            </w:r>
          </w:p>
        </w:tc>
        <w:tc>
          <w:tcPr>
            <w:tcW w:w="3915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2B06B049" w14:textId="7626280D" w:rsidR="0090520F" w:rsidRPr="009A5A37" w:rsidRDefault="00872F3B" w:rsidP="00F33DBD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BEFORE WORKING WITH</w:t>
            </w:r>
            <w:r w:rsidR="0090520F" w:rsidRPr="009A5A37">
              <w:rPr>
                <w:b/>
              </w:rPr>
              <w:t xml:space="preserve"> </w:t>
            </w:r>
            <w:r w:rsidR="00EA5C5E">
              <w:rPr>
                <w:b/>
              </w:rPr>
              <w:t>Center for Tribes</w:t>
            </w:r>
            <w:r w:rsidR="00EF0D26">
              <w:rPr>
                <w:b/>
              </w:rPr>
              <w:t>/</w:t>
            </w:r>
            <w:r w:rsidR="00293008">
              <w:rPr>
                <w:b/>
              </w:rPr>
              <w:t xml:space="preserve"> </w:t>
            </w:r>
            <w:r w:rsidR="007127D0">
              <w:rPr>
                <w:b/>
              </w:rPr>
              <w:t>ONE YEAR AGO</w:t>
            </w:r>
          </w:p>
        </w:tc>
      </w:tr>
      <w:tr w:rsidR="0090520F" w:rsidRPr="00E61C85" w14:paraId="723BC875" w14:textId="77777777" w:rsidTr="00016AD3">
        <w:trPr>
          <w:trHeight w:val="242"/>
          <w:tblHeader/>
        </w:trPr>
        <w:tc>
          <w:tcPr>
            <w:tcW w:w="1165" w:type="dxa"/>
            <w:shd w:val="clear" w:color="auto" w:fill="auto"/>
            <w:vAlign w:val="bottom"/>
          </w:tcPr>
          <w:p w14:paraId="01BA7ACE" w14:textId="77777777" w:rsidR="0090520F" w:rsidRPr="00423A5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1F4E79" w:themeColor="accent1" w:themeShade="80"/>
                <w:sz w:val="18"/>
                <w:szCs w:val="18"/>
              </w:rPr>
            </w:pPr>
          </w:p>
        </w:tc>
        <w:tc>
          <w:tcPr>
            <w:tcW w:w="5400" w:type="dxa"/>
            <w:shd w:val="clear" w:color="auto" w:fill="auto"/>
            <w:vAlign w:val="bottom"/>
          </w:tcPr>
          <w:p w14:paraId="6A05F2B2" w14:textId="77777777" w:rsidR="0090520F" w:rsidRPr="00E61C8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83" w:type="dxa"/>
            <w:noWrap/>
          </w:tcPr>
          <w:p w14:paraId="013C89E9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  <w:noWrap/>
          </w:tcPr>
          <w:p w14:paraId="0A8361B3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6D47D064" w14:textId="6F94A8EF" w:rsidR="0090520F" w:rsidRPr="004D01A6" w:rsidRDefault="004D01A6" w:rsidP="004D01A6">
            <w:pPr>
              <w:spacing w:after="0"/>
              <w:ind w:left="-18" w:hanging="25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 xml:space="preserve">Neither agree nor </w:t>
            </w:r>
            <w:r w:rsidR="002C757A"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771272CA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  <w:tcBorders>
              <w:right w:val="single" w:sz="36" w:space="0" w:color="auto"/>
            </w:tcBorders>
            <w:noWrap/>
          </w:tcPr>
          <w:p w14:paraId="19CAAB8B" w14:textId="77777777" w:rsidR="0090520F" w:rsidRPr="004D01A6" w:rsidRDefault="0090520F" w:rsidP="00016AD3">
            <w:pPr>
              <w:spacing w:after="0"/>
              <w:ind w:hanging="43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0F23A63A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</w:tcPr>
          <w:p w14:paraId="65ACB16C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</w:tcPr>
          <w:p w14:paraId="2D1F5879" w14:textId="285CD9BB" w:rsidR="0090520F" w:rsidRPr="004D01A6" w:rsidRDefault="004D01A6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Neither agree nor disagree</w:t>
            </w:r>
          </w:p>
        </w:tc>
        <w:tc>
          <w:tcPr>
            <w:tcW w:w="783" w:type="dxa"/>
          </w:tcPr>
          <w:p w14:paraId="2691E470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</w:tcPr>
          <w:p w14:paraId="45F5654B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</w:tr>
      <w:tr w:rsidR="0090520F" w:rsidRPr="00E61C85" w14:paraId="325655F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7A862504" w14:textId="77777777" w:rsidR="0090520F" w:rsidRPr="002B108A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746F5AE" w14:textId="68918FE2" w:rsidR="0090520F" w:rsidRPr="006B3855" w:rsidRDefault="0090520F" w:rsidP="00872F3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>The issue we are working on</w:t>
            </w:r>
            <w:r w:rsidR="007B6530">
              <w:rPr>
                <w:rFonts w:ascii="Calibri" w:hAnsi="Calibri"/>
                <w:color w:val="000000"/>
              </w:rPr>
              <w:t xml:space="preserve"> with the </w:t>
            </w:r>
            <w:r w:rsidR="00872F3B">
              <w:rPr>
                <w:rFonts w:ascii="Calibri" w:hAnsi="Calibri"/>
                <w:color w:val="000000"/>
              </w:rPr>
              <w:t xml:space="preserve">Center for Tribes </w:t>
            </w:r>
            <w:r w:rsidR="001B144D">
              <w:rPr>
                <w:rFonts w:ascii="Calibri" w:hAnsi="Calibri"/>
                <w:color w:val="000000"/>
              </w:rPr>
              <w:t>is important to</w:t>
            </w:r>
            <w:r w:rsidR="00ED02C9">
              <w:rPr>
                <w:rFonts w:ascii="Calibri" w:hAnsi="Calibri"/>
                <w:color w:val="000000"/>
              </w:rPr>
              <w:t xml:space="preserve"> our</w:t>
            </w:r>
            <w:r w:rsidR="00872F3B">
              <w:rPr>
                <w:rFonts w:ascii="Calibri" w:hAnsi="Calibri"/>
                <w:color w:val="000000"/>
              </w:rPr>
              <w:t xml:space="preserve"> </w:t>
            </w:r>
            <w:r w:rsidR="002B108A">
              <w:rPr>
                <w:rFonts w:ascii="Calibri" w:hAnsi="Calibri"/>
                <w:color w:val="000000"/>
              </w:rPr>
              <w:t>tribal leadership</w:t>
            </w:r>
          </w:p>
        </w:tc>
        <w:tc>
          <w:tcPr>
            <w:tcW w:w="783" w:type="dxa"/>
            <w:noWrap/>
          </w:tcPr>
          <w:p w14:paraId="484BC4F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DD1014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762A61F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52FE5AB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2EBDC1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D67AA50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CFD82D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2492A49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28C201C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35CA70C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2A3C405" w14:textId="77777777" w:rsidTr="00016AD3">
        <w:trPr>
          <w:trHeight w:val="665"/>
        </w:trPr>
        <w:tc>
          <w:tcPr>
            <w:tcW w:w="1165" w:type="dxa"/>
            <w:shd w:val="clear" w:color="auto" w:fill="auto"/>
            <w:vAlign w:val="bottom"/>
            <w:hideMark/>
          </w:tcPr>
          <w:p w14:paraId="352BE6DA" w14:textId="77777777" w:rsidR="0090520F" w:rsidRPr="002B108A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lastRenderedPageBreak/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70440D0A" w14:textId="59307521" w:rsidR="0090520F" w:rsidRPr="006B3855" w:rsidRDefault="0090520F" w:rsidP="00B25DE9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Tribal </w:t>
            </w:r>
            <w:r w:rsidR="00870207">
              <w:rPr>
                <w:rFonts w:ascii="Calibri" w:hAnsi="Calibri"/>
                <w:color w:val="000000"/>
              </w:rPr>
              <w:t>leadership</w:t>
            </w:r>
            <w:r w:rsidR="00B25DE9">
              <w:rPr>
                <w:rFonts w:ascii="Calibri" w:hAnsi="Calibri"/>
                <w:color w:val="000000"/>
              </w:rPr>
              <w:t xml:space="preserve"> is </w:t>
            </w:r>
            <w:r w:rsidRPr="006B3855">
              <w:rPr>
                <w:rFonts w:ascii="Calibri" w:hAnsi="Calibri"/>
                <w:color w:val="000000"/>
              </w:rPr>
              <w:t>involved in working on this issue</w:t>
            </w:r>
          </w:p>
        </w:tc>
        <w:tc>
          <w:tcPr>
            <w:tcW w:w="783" w:type="dxa"/>
            <w:noWrap/>
          </w:tcPr>
          <w:p w14:paraId="7DB51C4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80B0CD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AF8525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37CDE2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864521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BAF26B6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96CD77B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4F93487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0502C0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EB64C8D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69EC47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4FA3C4F7" w14:textId="20545589" w:rsidR="0090520F" w:rsidRPr="002B108A" w:rsidRDefault="0090520F" w:rsidP="00E35FDC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E35FDC"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Norms/Values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8C806B4" w14:textId="58358B9D" w:rsidR="0090520F" w:rsidRPr="006B3855" w:rsidRDefault="00AF5EC2" w:rsidP="00872F3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 The people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  <w:r w:rsidR="00870207">
              <w:rPr>
                <w:rFonts w:ascii="Calibri" w:hAnsi="Calibri"/>
                <w:color w:val="000000"/>
              </w:rPr>
              <w:t xml:space="preserve">in </w:t>
            </w:r>
            <w:r w:rsidR="00870207" w:rsidRPr="00872F3B">
              <w:rPr>
                <w:rFonts w:ascii="Calibri" w:hAnsi="Calibri"/>
                <w:color w:val="000000"/>
              </w:rPr>
              <w:t>our tribal agency</w:t>
            </w:r>
            <w:r w:rsidR="00872F3B" w:rsidRPr="00872F3B">
              <w:rPr>
                <w:rFonts w:ascii="Calibri" w:hAnsi="Calibri"/>
                <w:color w:val="000000"/>
              </w:rPr>
              <w:t xml:space="preserve"> </w:t>
            </w:r>
            <w:r w:rsidR="0090520F" w:rsidRPr="00872F3B">
              <w:rPr>
                <w:rFonts w:ascii="Calibri" w:hAnsi="Calibri"/>
                <w:color w:val="000000"/>
              </w:rPr>
              <w:t>receiving capacity building services</w:t>
            </w:r>
            <w:r w:rsidR="00870207" w:rsidRPr="00872F3B">
              <w:rPr>
                <w:rFonts w:ascii="Calibri" w:hAnsi="Calibri"/>
                <w:color w:val="000000"/>
              </w:rPr>
              <w:t xml:space="preserve"> </w:t>
            </w:r>
            <w:r w:rsidR="0090520F" w:rsidRPr="00872F3B">
              <w:rPr>
                <w:rFonts w:ascii="Calibri" w:hAnsi="Calibri"/>
                <w:color w:val="000000"/>
              </w:rPr>
              <w:t xml:space="preserve">from </w:t>
            </w:r>
            <w:r w:rsidR="00872F3B" w:rsidRPr="00872F3B">
              <w:rPr>
                <w:rFonts w:ascii="Calibri" w:hAnsi="Calibri"/>
                <w:color w:val="000000"/>
              </w:rPr>
              <w:t xml:space="preserve">Center for Tribes </w:t>
            </w:r>
            <w:r w:rsidR="0090520F" w:rsidRPr="00872F3B">
              <w:rPr>
                <w:rFonts w:ascii="Calibri" w:hAnsi="Calibri"/>
                <w:color w:val="000000"/>
              </w:rPr>
              <w:t xml:space="preserve">agree on the purpose and goals of </w:t>
            </w:r>
            <w:r w:rsidR="00870207" w:rsidRPr="00872F3B">
              <w:rPr>
                <w:rFonts w:ascii="Calibri" w:hAnsi="Calibri"/>
                <w:color w:val="000000"/>
              </w:rPr>
              <w:t>the</w:t>
            </w:r>
            <w:r w:rsidR="0090520F" w:rsidRPr="00872F3B">
              <w:rPr>
                <w:rFonts w:ascii="Calibri" w:hAnsi="Calibri"/>
                <w:color w:val="000000"/>
              </w:rPr>
              <w:t xml:space="preserve"> work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0CB61277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3FEF285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4EC360D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04E26865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7CCB8BBB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7BC891C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06E4BA8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0FD4D890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384C80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7FAAB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27C67CE4" w14:textId="77777777" w:rsidTr="00016AD3">
        <w:trPr>
          <w:trHeight w:val="503"/>
        </w:trPr>
        <w:tc>
          <w:tcPr>
            <w:tcW w:w="1165" w:type="dxa"/>
            <w:shd w:val="clear" w:color="auto" w:fill="auto"/>
            <w:vAlign w:val="bottom"/>
            <w:hideMark/>
          </w:tcPr>
          <w:p w14:paraId="43E340DA" w14:textId="7C9930FA" w:rsidR="0090520F" w:rsidRPr="002B108A" w:rsidRDefault="0090520F" w:rsidP="00B950C5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B950C5"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Workforce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03BB35B" w14:textId="662C56B5" w:rsidR="0090520F" w:rsidRPr="006B3855" w:rsidRDefault="00173C68" w:rsidP="000D18E2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 think </w:t>
            </w:r>
            <w:r w:rsidRPr="000D18E2">
              <w:rPr>
                <w:rFonts w:ascii="Calibri" w:hAnsi="Calibri"/>
                <w:color w:val="000000"/>
              </w:rPr>
              <w:t>o</w:t>
            </w:r>
            <w:r w:rsidR="00B950C5" w:rsidRPr="000D18E2">
              <w:rPr>
                <w:rFonts w:ascii="Calibri" w:hAnsi="Calibri"/>
                <w:color w:val="000000"/>
              </w:rPr>
              <w:t xml:space="preserve">ur tribal agency will </w:t>
            </w:r>
            <w:r w:rsidRPr="000D18E2">
              <w:rPr>
                <w:rFonts w:ascii="Calibri" w:hAnsi="Calibri"/>
                <w:color w:val="000000"/>
              </w:rPr>
              <w:t xml:space="preserve">continue </w:t>
            </w:r>
            <w:r w:rsidR="00CA1F2E" w:rsidRPr="000D18E2">
              <w:rPr>
                <w:rFonts w:ascii="Calibri" w:hAnsi="Calibri"/>
                <w:color w:val="000000"/>
              </w:rPr>
              <w:t>to sustain our work on this issue over time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0D5C5A7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B0747B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1583B4A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0E76E2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97AD4E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8471F0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B7E1958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F9F41F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BB1E03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1F38F1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E80E44B" w14:textId="77777777" w:rsidTr="00173C68">
        <w:trPr>
          <w:trHeight w:val="476"/>
        </w:trPr>
        <w:tc>
          <w:tcPr>
            <w:tcW w:w="1165" w:type="dxa"/>
            <w:shd w:val="clear" w:color="auto" w:fill="auto"/>
            <w:vAlign w:val="bottom"/>
            <w:hideMark/>
          </w:tcPr>
          <w:p w14:paraId="04B20E93" w14:textId="77777777" w:rsidR="0090520F" w:rsidRPr="002B108A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Resources: staff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3DE5C56A" w14:textId="15AC26D0" w:rsidR="0090520F" w:rsidRPr="00543CB0" w:rsidRDefault="00F345C7" w:rsidP="00F345C7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team that plans and guides our work on this issue has enough time to do so </w:t>
            </w:r>
          </w:p>
        </w:tc>
        <w:tc>
          <w:tcPr>
            <w:tcW w:w="783" w:type="dxa"/>
            <w:noWrap/>
          </w:tcPr>
          <w:p w14:paraId="32D34D3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6F45614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3B128F8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7DA602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556747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0BFD07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9ADB5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8257A3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0CEF8C8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F2AF835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E3FFA68" w14:textId="77777777" w:rsidTr="00173C68">
        <w:trPr>
          <w:trHeight w:val="728"/>
        </w:trPr>
        <w:tc>
          <w:tcPr>
            <w:tcW w:w="1165" w:type="dxa"/>
            <w:shd w:val="clear" w:color="auto" w:fill="auto"/>
            <w:vAlign w:val="bottom"/>
            <w:hideMark/>
          </w:tcPr>
          <w:p w14:paraId="71C2DF52" w14:textId="1E2DE9F7" w:rsidR="0090520F" w:rsidRPr="002B108A" w:rsidRDefault="0090520F" w:rsidP="00173C68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Infrastructure: </w:t>
            </w:r>
            <w:r w:rsidR="00173C68"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Governance/ Decision Mak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BFE30F8" w14:textId="0EDD84D3" w:rsidR="0090520F" w:rsidRPr="00543CB0" w:rsidRDefault="0090520F" w:rsidP="00543CB0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</w:t>
            </w:r>
            <w:r w:rsidR="00F345C7" w:rsidRPr="00543CB0">
              <w:rPr>
                <w:rFonts w:ascii="Calibri" w:hAnsi="Calibri"/>
                <w:color w:val="000000"/>
              </w:rPr>
              <w:t>tea</w:t>
            </w:r>
            <w:r w:rsidR="00831F46" w:rsidRPr="00543CB0">
              <w:rPr>
                <w:rFonts w:ascii="Calibri" w:hAnsi="Calibri"/>
                <w:color w:val="000000"/>
              </w:rPr>
              <w:t>m</w:t>
            </w:r>
            <w:r w:rsidR="00F345C7" w:rsidRPr="00543CB0">
              <w:rPr>
                <w:rFonts w:ascii="Calibri" w:hAnsi="Calibri"/>
                <w:color w:val="000000"/>
              </w:rPr>
              <w:t xml:space="preserve"> that plans and guides our work on this issue</w:t>
            </w:r>
            <w:r w:rsidR="00826BC5" w:rsidRPr="00543CB0">
              <w:rPr>
                <w:rFonts w:ascii="Calibri" w:hAnsi="Calibri"/>
                <w:color w:val="000000"/>
              </w:rPr>
              <w:t xml:space="preserve"> </w:t>
            </w:r>
            <w:r w:rsidR="00543CB0" w:rsidRPr="00543CB0">
              <w:rPr>
                <w:rFonts w:ascii="Calibri" w:hAnsi="Calibri"/>
                <w:color w:val="000000"/>
              </w:rPr>
              <w:t>is</w:t>
            </w:r>
            <w:r w:rsidR="00DC2677" w:rsidRPr="00543CB0">
              <w:rPr>
                <w:rFonts w:ascii="Calibri" w:hAnsi="Calibri"/>
                <w:color w:val="000000"/>
              </w:rPr>
              <w:t xml:space="preserve"> able to</w:t>
            </w:r>
            <w:r w:rsidR="00826BC5" w:rsidRPr="00543CB0">
              <w:rPr>
                <w:rFonts w:ascii="Calibri" w:hAnsi="Calibri"/>
                <w:color w:val="000000"/>
              </w:rPr>
              <w:t xml:space="preserve"> make decisions and move the work forward</w:t>
            </w:r>
            <w:r w:rsidRPr="00543CB0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41A96E6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BFCB312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86E6A9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FD084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C32DC8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642763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5EBCFF2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39574B4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7AAE8B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22ADBD32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08068BAE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67A0D33E" w14:textId="469243A3" w:rsidR="00CC581B" w:rsidRPr="002B108A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in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1FD4E01F" w14:textId="77635420" w:rsidR="000B492D" w:rsidRPr="000D18E2" w:rsidRDefault="00831F46" w:rsidP="000D18E2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Calibri" w:hAnsi="Calibri"/>
                <w:color w:val="000000"/>
              </w:rPr>
            </w:pPr>
            <w:r w:rsidRPr="000D18E2">
              <w:rPr>
                <w:rFonts w:ascii="Calibri" w:hAnsi="Calibri"/>
                <w:color w:val="000000"/>
              </w:rPr>
              <w:t>We used input from the group responsible for child welfare services in our tribe to develop a solution to the issue we are workin</w:t>
            </w:r>
            <w:r w:rsidR="000D18E2" w:rsidRPr="000D18E2">
              <w:rPr>
                <w:rFonts w:ascii="Calibri" w:hAnsi="Calibri"/>
                <w:color w:val="000000"/>
              </w:rPr>
              <w:t>g on/</w:t>
            </w:r>
            <w:r w:rsidR="001E2506" w:rsidRPr="000D18E2">
              <w:rPr>
                <w:rFonts w:ascii="Calibri" w:hAnsi="Calibri"/>
                <w:color w:val="000000"/>
              </w:rPr>
              <w:t>develop our project</w:t>
            </w:r>
          </w:p>
        </w:tc>
        <w:tc>
          <w:tcPr>
            <w:tcW w:w="783" w:type="dxa"/>
            <w:noWrap/>
          </w:tcPr>
          <w:p w14:paraId="44A6BCA2" w14:textId="7A98453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4B9F759B" w14:textId="3EA34483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3F6FA495" w14:textId="18883C0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909C9D6" w14:textId="3D734AE8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790EB30" w14:textId="0B0D7DE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D9B5F1D" w14:textId="1FA2BAD1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C9CAABB" w14:textId="40E59F7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14EC7E9" w14:textId="44248E1F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565818C6" w14:textId="496D23F0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0CBB49B0" w14:textId="7B087E82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133F6E5F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447EFFD4" w14:textId="645CAF22" w:rsidR="00CC581B" w:rsidRPr="002B108A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2B108A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ex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57292F0C" w14:textId="3486F149" w:rsidR="000B492D" w:rsidRPr="000D18E2" w:rsidRDefault="00840BDA" w:rsidP="000D18E2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</w:t>
            </w:r>
            <w:r w:rsidR="00831F46" w:rsidRPr="000D18E2">
              <w:rPr>
                <w:rFonts w:ascii="Calibri" w:hAnsi="Calibri"/>
                <w:color w:val="000000"/>
              </w:rPr>
              <w:t>e used input from the tribal community, and/or other tribal service providers to develop a solution to the issue we are workin</w:t>
            </w:r>
            <w:r w:rsidR="001E2506" w:rsidRPr="000D18E2">
              <w:rPr>
                <w:rFonts w:ascii="Calibri" w:hAnsi="Calibri"/>
                <w:color w:val="000000"/>
              </w:rPr>
              <w:t xml:space="preserve">g on </w:t>
            </w:r>
            <w:r w:rsidR="000D18E2">
              <w:rPr>
                <w:rFonts w:ascii="Calibri" w:hAnsi="Calibri"/>
                <w:color w:val="000000"/>
              </w:rPr>
              <w:t>/</w:t>
            </w:r>
            <w:r w:rsidR="001E2506" w:rsidRPr="000D18E2">
              <w:rPr>
                <w:rFonts w:ascii="Calibri" w:hAnsi="Calibri"/>
                <w:color w:val="000000"/>
              </w:rPr>
              <w:t>develop our project</w:t>
            </w:r>
          </w:p>
        </w:tc>
        <w:tc>
          <w:tcPr>
            <w:tcW w:w="783" w:type="dxa"/>
            <w:noWrap/>
          </w:tcPr>
          <w:p w14:paraId="61FEC0B1" w14:textId="0FEA36A4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05331E45" w14:textId="273EFD5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151CF9FC" w14:textId="368971DB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13AF05E0" w14:textId="51E1BF71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3C81273C" w14:textId="5C7A2692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1CAFFDD" w14:textId="552684A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3C69DAC" w14:textId="41BCF8A7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59BA7E7" w14:textId="099BF8A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0F850949" w14:textId="3F9F24A4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DC1EA1E" w14:textId="574D78B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41AA7233" w14:textId="02219801" w:rsidR="00411772" w:rsidRDefault="00411772" w:rsidP="007E3B25">
      <w:pPr>
        <w:jc w:val="center"/>
        <w:rPr>
          <w:i/>
          <w:szCs w:val="21"/>
        </w:rPr>
      </w:pPr>
    </w:p>
    <w:p w14:paraId="5DD10E64" w14:textId="06A53EB2" w:rsidR="002B108A" w:rsidRDefault="002B108A" w:rsidP="007E3B25">
      <w:pPr>
        <w:jc w:val="center"/>
        <w:rPr>
          <w:i/>
          <w:szCs w:val="21"/>
        </w:rPr>
      </w:pPr>
    </w:p>
    <w:p w14:paraId="0C62E17F" w14:textId="10B71538" w:rsidR="002B108A" w:rsidRDefault="002B108A">
      <w:pPr>
        <w:rPr>
          <w:i/>
          <w:szCs w:val="21"/>
        </w:rPr>
      </w:pPr>
      <w:r>
        <w:rPr>
          <w:i/>
          <w:szCs w:val="21"/>
        </w:rPr>
        <w:br w:type="page"/>
      </w:r>
    </w:p>
    <w:p w14:paraId="5AB5B15D" w14:textId="77777777" w:rsidR="002B108A" w:rsidRDefault="002B108A" w:rsidP="007E3B25">
      <w:pPr>
        <w:jc w:val="center"/>
        <w:rPr>
          <w:i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350"/>
        <w:gridCol w:w="1260"/>
        <w:gridCol w:w="1440"/>
        <w:gridCol w:w="1440"/>
        <w:gridCol w:w="1800"/>
        <w:gridCol w:w="450"/>
        <w:gridCol w:w="900"/>
        <w:gridCol w:w="1440"/>
        <w:gridCol w:w="1440"/>
      </w:tblGrid>
      <w:tr w:rsidR="00D24130" w:rsidRPr="00297EEB" w14:paraId="0AD13C64" w14:textId="77777777" w:rsidTr="00EA5B0D">
        <w:trPr>
          <w:trHeight w:val="278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21817D3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F66F90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Policies &amp; Procedures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5156D25E" w14:textId="45ACF301" w:rsidR="00D24130" w:rsidRPr="009A3302" w:rsidRDefault="00D24130" w:rsidP="001B2A51">
            <w:pPr>
              <w:pStyle w:val="ListParagraph"/>
              <w:numPr>
                <w:ilvl w:val="0"/>
                <w:numId w:val="10"/>
              </w:numPr>
              <w:spacing w:after="0" w:line="216" w:lineRule="auto"/>
              <w:ind w:right="144"/>
              <w:rPr>
                <w:b/>
                <w:i/>
                <w:sz w:val="24"/>
                <w:szCs w:val="18"/>
              </w:rPr>
            </w:pPr>
            <w:r w:rsidRPr="001B2A51">
              <w:rPr>
                <w:rFonts w:ascii="Calibri" w:eastAsia="Times New Roman" w:hAnsi="Calibri" w:cs="Times New Roman"/>
                <w:color w:val="000000"/>
                <w:sz w:val="24"/>
              </w:rPr>
              <w:t>Does your work with C</w:t>
            </w:r>
            <w:r w:rsidR="001B2A51" w:rsidRPr="001B2A51">
              <w:rPr>
                <w:rFonts w:ascii="Calibri" w:eastAsia="Times New Roman" w:hAnsi="Calibri" w:cs="Times New Roman"/>
                <w:color w:val="000000"/>
                <w:sz w:val="24"/>
              </w:rPr>
              <w:t>enter for Tribes</w:t>
            </w:r>
            <w:r w:rsidRPr="001B2A51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on</w:t>
            </w:r>
            <w:r w:rsidRPr="009A3302">
              <w:rPr>
                <w:rFonts w:ascii="Calibri" w:eastAsia="Times New Roman" w:hAnsi="Calibri" w:cs="Times New Roman"/>
                <w:i/>
                <w:color w:val="000000"/>
                <w:sz w:val="24"/>
              </w:rPr>
              <w:t xml:space="preserve"> </w:t>
            </w:r>
            <w:r w:rsidRPr="009A3302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="00C1682D" w:rsidRPr="009A3302">
              <w:rPr>
                <w:i/>
                <w:sz w:val="24"/>
                <w:u w:val="single"/>
              </w:rPr>
              <w:t xml:space="preserve"> from </w:t>
            </w:r>
            <w:r w:rsidRPr="009A3302">
              <w:rPr>
                <w:i/>
                <w:sz w:val="24"/>
                <w:u w:val="single"/>
              </w:rPr>
              <w:t>CapTRACK)</w:t>
            </w:r>
            <w:r w:rsidRPr="009A3302">
              <w:rPr>
                <w:rFonts w:ascii="Calibri" w:eastAsia="Times New Roman" w:hAnsi="Calibri" w:cs="Times New Roman"/>
                <w:i/>
                <w:color w:val="000000"/>
                <w:sz w:val="24"/>
              </w:rPr>
              <w:t xml:space="preserve"> </w:t>
            </w:r>
            <w:r w:rsidRPr="001B2A51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include </w:t>
            </w:r>
            <w:r w:rsidRPr="001B2A5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writing, or revising</w:t>
            </w:r>
            <w:r w:rsidR="005B6F74" w:rsidRPr="001B2A5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 p</w:t>
            </w:r>
            <w:r w:rsidRPr="001B2A5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olicies </w:t>
            </w:r>
            <w:r w:rsidR="005B6F74" w:rsidRPr="001B2A5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and/or p</w:t>
            </w:r>
            <w:r w:rsidRPr="001B2A5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rocedures?</w:t>
            </w:r>
          </w:p>
        </w:tc>
      </w:tr>
      <w:tr w:rsidR="00D24130" w14:paraId="6DB45D0E" w14:textId="77777777" w:rsidTr="00EA5B0D">
        <w:trPr>
          <w:trHeight w:val="89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66C72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740" w:type="dxa"/>
            <w:gridSpan w:val="6"/>
          </w:tcPr>
          <w:p w14:paraId="497B1A05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2A20C0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FCEDBE2" w14:textId="77777777" w:rsidTr="00EA5B0D">
        <w:trPr>
          <w:trHeight w:val="233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B62CD3C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 wp14:anchorId="7923AB10" wp14:editId="77E255F0">
                      <wp:simplePos x="0" y="0"/>
                      <wp:positionH relativeFrom="column">
                        <wp:posOffset>818515</wp:posOffset>
                      </wp:positionH>
                      <wp:positionV relativeFrom="paragraph">
                        <wp:posOffset>-786130</wp:posOffset>
                      </wp:positionV>
                      <wp:extent cx="0" cy="638175"/>
                      <wp:effectExtent l="95250" t="0" r="57150" b="47625"/>
                      <wp:wrapNone/>
                      <wp:docPr id="1" name="Straight Arrow Connector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type w14:anchorId="6CDF96A2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" o:spid="_x0000_s1026" type="#_x0000_t32" style="position:absolute;margin-left:64.45pt;margin-top:-61.9pt;width:0;height:50.25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CZM7QEAAMY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74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68470B" w14:textId="77777777" w:rsidR="00D24130" w:rsidRPr="007D2FBF" w:rsidRDefault="00D24130" w:rsidP="007D2FBF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D2FBF">
              <w:rPr>
                <w:b/>
                <w:szCs w:val="19"/>
              </w:rPr>
              <w:t>If no, check the closest reason why not:</w:t>
            </w:r>
          </w:p>
          <w:p w14:paraId="337A5F71" w14:textId="77777777" w:rsidR="00D24130" w:rsidRPr="00CE1CF3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D2FBF">
              <w:rPr>
                <w:sz w:val="21"/>
                <w:szCs w:val="21"/>
              </w:rPr>
              <w:t>No, we are focusing efforts elsewhere at this time</w:t>
            </w:r>
            <w:r w:rsidRPr="00CE1CF3">
              <w:rPr>
                <w:sz w:val="20"/>
                <w:szCs w:val="19"/>
              </w:rPr>
              <w:t xml:space="preserve">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 xml:space="preserve">(move 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  <w:p w14:paraId="674A73A8" w14:textId="4225F943" w:rsidR="0005563F" w:rsidRPr="00F66F90" w:rsidRDefault="0005563F" w:rsidP="00FC77DC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0F3BE6">
              <w:rPr>
                <w:sz w:val="21"/>
                <w:szCs w:val="21"/>
              </w:rPr>
              <w:t xml:space="preserve">No, our existing </w:t>
            </w:r>
            <w:r w:rsidR="007138C7" w:rsidRPr="000F3BE6">
              <w:rPr>
                <w:b/>
                <w:sz w:val="21"/>
                <w:szCs w:val="21"/>
              </w:rPr>
              <w:t>p</w:t>
            </w:r>
            <w:r w:rsidRPr="000F3BE6">
              <w:rPr>
                <w:b/>
                <w:sz w:val="21"/>
                <w:szCs w:val="21"/>
              </w:rPr>
              <w:t>olicies and/or</w:t>
            </w:r>
            <w:r w:rsidR="007138C7" w:rsidRPr="000F3BE6">
              <w:rPr>
                <w:b/>
                <w:sz w:val="21"/>
                <w:szCs w:val="21"/>
              </w:rPr>
              <w:t xml:space="preserve"> p</w:t>
            </w:r>
            <w:r w:rsidRPr="000F3BE6">
              <w:rPr>
                <w:b/>
                <w:sz w:val="21"/>
                <w:szCs w:val="21"/>
              </w:rPr>
              <w:t>rocedures</w:t>
            </w:r>
            <w:r w:rsidRPr="000F3BE6">
              <w:rPr>
                <w:sz w:val="21"/>
                <w:szCs w:val="21"/>
              </w:rPr>
              <w:t xml:space="preserve"> adequately support this work</w:t>
            </w:r>
            <w:r w:rsidRPr="00F66F90">
              <w:rPr>
                <w:sz w:val="20"/>
                <w:szCs w:val="19"/>
              </w:rPr>
              <w:t xml:space="preserve"> </w:t>
            </w:r>
            <w:r w:rsidRPr="00F66F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3670CD5" w14:textId="39DB3501" w:rsidR="00D24130" w:rsidRPr="00C05065" w:rsidRDefault="00D24130" w:rsidP="000F6FAE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D2FBF">
              <w:rPr>
                <w:sz w:val="21"/>
                <w:szCs w:val="21"/>
              </w:rPr>
              <w:t>No, we are</w:t>
            </w:r>
            <w:r w:rsidR="00971BE8" w:rsidRPr="007D2FBF">
              <w:rPr>
                <w:sz w:val="21"/>
                <w:szCs w:val="21"/>
              </w:rPr>
              <w:t xml:space="preserve"> </w:t>
            </w:r>
            <w:r w:rsidRPr="007D2FBF">
              <w:rPr>
                <w:sz w:val="21"/>
                <w:szCs w:val="21"/>
              </w:rPr>
              <w:t>/have recently worked on this</w:t>
            </w:r>
            <w:r w:rsidR="00971BE8" w:rsidRPr="007D2FBF">
              <w:rPr>
                <w:sz w:val="21"/>
                <w:szCs w:val="21"/>
              </w:rPr>
              <w:t xml:space="preserve"> ourselves or with others</w:t>
            </w:r>
            <w:r w:rsidRPr="007D2FBF">
              <w:rPr>
                <w:sz w:val="21"/>
                <w:szCs w:val="21"/>
              </w:rPr>
              <w:t>, b</w:t>
            </w:r>
            <w:r w:rsidR="00971BE8" w:rsidRPr="007D2FBF">
              <w:rPr>
                <w:sz w:val="21"/>
                <w:szCs w:val="21"/>
              </w:rPr>
              <w:t xml:space="preserve">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A432F8">
              <w:rPr>
                <w:i/>
                <w:color w:val="2E74B5" w:themeColor="accent1" w:themeShade="BF"/>
                <w:sz w:val="20"/>
                <w:szCs w:val="19"/>
              </w:rPr>
              <w:t>(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 xml:space="preserve">move 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>Q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364098B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22E71CD1" w14:textId="77777777" w:rsidTr="00EA5B0D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4DD64464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300AA19F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140DBB4D" w14:textId="77777777" w:rsidTr="004F4C08">
        <w:trPr>
          <w:trHeight w:val="1088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7493F6A" w14:textId="79C2605A" w:rsidR="00D24130" w:rsidRPr="0084528C" w:rsidRDefault="00D24130" w:rsidP="00F66F90">
            <w:pPr>
              <w:spacing w:after="0"/>
              <w:rPr>
                <w:b/>
                <w:szCs w:val="19"/>
              </w:rPr>
            </w:pPr>
            <w:r w:rsidRPr="0084528C">
              <w:rPr>
                <w:rFonts w:ascii="Calibri" w:hAnsi="Calibri"/>
                <w:color w:val="000000"/>
                <w:szCs w:val="21"/>
              </w:rPr>
              <w:t>Where are you</w:t>
            </w:r>
            <w:r w:rsidRPr="0084528C">
              <w:rPr>
                <w:rFonts w:ascii="Calibri" w:hAnsi="Calibri"/>
                <w:b/>
                <w:color w:val="000000"/>
                <w:szCs w:val="21"/>
              </w:rPr>
              <w:t xml:space="preserve"> NOW in </w:t>
            </w:r>
            <w:r w:rsidRPr="0084528C">
              <w:rPr>
                <w:rFonts w:ascii="Calibri" w:hAnsi="Calibri"/>
                <w:color w:val="000000"/>
                <w:szCs w:val="21"/>
              </w:rPr>
              <w:t xml:space="preserve">your planning/ implementation of these </w:t>
            </w:r>
            <w:r w:rsidR="007D5D90" w:rsidRPr="0084528C">
              <w:rPr>
                <w:rFonts w:ascii="Calibri" w:hAnsi="Calibri"/>
                <w:b/>
                <w:color w:val="000000"/>
                <w:szCs w:val="21"/>
              </w:rPr>
              <w:t xml:space="preserve">court rules and/or </w:t>
            </w:r>
            <w:r w:rsidRPr="0084528C">
              <w:rPr>
                <w:rFonts w:ascii="Calibri" w:hAnsi="Calibri"/>
                <w:b/>
                <w:color w:val="000000"/>
                <w:szCs w:val="21"/>
              </w:rPr>
              <w:t>policies</w:t>
            </w:r>
            <w:r w:rsidRPr="0084528C">
              <w:rPr>
                <w:rFonts w:ascii="Calibri" w:hAnsi="Calibri"/>
                <w:color w:val="000000"/>
                <w:szCs w:val="21"/>
              </w:rPr>
              <w:t>?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01295E7" w14:textId="3241AFD4" w:rsidR="008B2CD3" w:rsidRPr="0084528C" w:rsidRDefault="008B2CD3" w:rsidP="00F66F90">
            <w:pPr>
              <w:spacing w:after="0" w:line="240" w:lineRule="auto"/>
              <w:ind w:left="144"/>
              <w:rPr>
                <w:rFonts w:ascii="Calibri" w:eastAsia="Times New Roman" w:hAnsi="Calibri" w:cs="Times New Roman"/>
                <w:color w:val="000000"/>
              </w:rPr>
            </w:pPr>
            <w:r w:rsidRPr="0084528C">
              <w:rPr>
                <w:rFonts w:ascii="Calibri" w:eastAsia="Times New Roman" w:hAnsi="Calibri" w:cs="Times New Roman"/>
                <w:color w:val="000000"/>
                <w:szCs w:val="21"/>
              </w:rPr>
              <w:t>Where were you</w:t>
            </w:r>
            <w:r w:rsidRPr="0084528C">
              <w:rPr>
                <w:rFonts w:ascii="Calibri" w:eastAsia="Times New Roman" w:hAnsi="Calibri" w:cs="Times New Roman"/>
                <w:i/>
                <w:color w:val="000000"/>
                <w:szCs w:val="21"/>
              </w:rPr>
              <w:t xml:space="preserve"> </w:t>
            </w:r>
            <w:r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</w:t>
            </w:r>
            <w:r w:rsidR="00F66F90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</w:t>
            </w:r>
            <w:r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 with Center for Tribes</w:t>
            </w:r>
            <w:r w:rsidR="00F66F90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/</w:t>
            </w:r>
            <w:r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one year ago</w:t>
            </w:r>
            <w:r w:rsidR="00F66F90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)</w:t>
            </w:r>
            <w:r w:rsidRPr="0084528C">
              <w:rPr>
                <w:rFonts w:ascii="Calibri" w:eastAsia="Times New Roman" w:hAnsi="Calibri" w:cs="Times New Roman"/>
                <w:i/>
                <w:color w:val="000000"/>
                <w:szCs w:val="21"/>
              </w:rPr>
              <w:t xml:space="preserve"> in your </w:t>
            </w:r>
            <w:r w:rsidRPr="0084528C">
              <w:rPr>
                <w:rFonts w:ascii="Calibri" w:eastAsia="Times New Roman" w:hAnsi="Calibri" w:cs="Times New Roman"/>
                <w:color w:val="000000"/>
                <w:szCs w:val="21"/>
              </w:rPr>
              <w:t xml:space="preserve">planning/implementation of these </w:t>
            </w:r>
            <w:r w:rsidRPr="0084528C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>policies and</w:t>
            </w:r>
            <w:r w:rsidR="007D5D90" w:rsidRPr="0084528C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>/or</w:t>
            </w:r>
            <w:r w:rsidRPr="0084528C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 xml:space="preserve"> procedures</w:t>
            </w:r>
            <w:r w:rsidRPr="0084528C">
              <w:rPr>
                <w:rFonts w:ascii="Calibri" w:eastAsia="Times New Roman" w:hAnsi="Calibri" w:cs="Times New Roman"/>
                <w:color w:val="000000"/>
                <w:szCs w:val="21"/>
              </w:rPr>
              <w:t>?</w:t>
            </w:r>
          </w:p>
        </w:tc>
      </w:tr>
      <w:tr w:rsidR="00D24130" w14:paraId="1687AB29" w14:textId="77777777" w:rsidTr="00EA5B0D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DD74087" w14:textId="14403327" w:rsidR="00D24130" w:rsidRPr="00EF0FC6" w:rsidRDefault="00670639" w:rsidP="00A0328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="00D24130"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="00D24130" w:rsidRPr="00EF0FC6">
              <w:rPr>
                <w:b/>
                <w:sz w:val="20"/>
                <w:szCs w:val="19"/>
              </w:rPr>
              <w:t xml:space="preserve">started </w:t>
            </w:r>
            <w:r w:rsidR="0040069E">
              <w:rPr>
                <w:b/>
                <w:sz w:val="20"/>
                <w:szCs w:val="19"/>
              </w:rPr>
              <w:t xml:space="preserve">work </w:t>
            </w:r>
            <w:r w:rsidR="00D24130"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="00D24130"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75D366C9" w14:textId="425A7E5D" w:rsidR="00D24130" w:rsidRPr="00EF0FC6" w:rsidRDefault="00D24130" w:rsidP="00A0328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</w:tcPr>
          <w:p w14:paraId="4A1B3504" w14:textId="24835235" w:rsidR="00D24130" w:rsidRPr="00EF0FC6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260" w:type="dxa"/>
          </w:tcPr>
          <w:p w14:paraId="10CDA802" w14:textId="176AE3CC" w:rsidR="00D24130" w:rsidRPr="00EF0FC6" w:rsidRDefault="00D24130" w:rsidP="00A03287">
            <w:pPr>
              <w:spacing w:after="0" w:line="240" w:lineRule="auto"/>
              <w:ind w:left="-14" w:right="-43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C1682D">
              <w:rPr>
                <w:i/>
                <w:color w:val="2E74B5" w:themeColor="accent1" w:themeShade="BF"/>
                <w:sz w:val="18"/>
                <w:szCs w:val="19"/>
              </w:rPr>
              <w:t>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CB30821" w14:textId="3694A99A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3B4BA4B1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F9F7CF" w14:textId="1B0C7064" w:rsidR="00D24130" w:rsidRDefault="00670639" w:rsidP="00A03287">
            <w:pPr>
              <w:spacing w:after="0" w:line="240" w:lineRule="auto"/>
              <w:ind w:left="47" w:right="47" w:hanging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800" w:type="dxa"/>
          </w:tcPr>
          <w:p w14:paraId="13A4B46B" w14:textId="1442D19B" w:rsidR="00D24130" w:rsidRDefault="00D24130" w:rsidP="00B950C5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 w:rsidR="00A03287">
              <w:rPr>
                <w:b/>
                <w:sz w:val="20"/>
                <w:szCs w:val="19"/>
              </w:rPr>
              <w:t>lanning/ design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08127A3E" w14:textId="48040D18" w:rsidR="00D24130" w:rsidRPr="005C6BA8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8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47E8552B" w14:textId="19759182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</w:p>
          <w:p w14:paraId="371838C0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745E755" w14:textId="7FD0BBE2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0FC86998" w14:textId="77777777" w:rsidR="00D24130" w:rsidRDefault="00D24130" w:rsidP="00B950C5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62D00EE" w14:textId="77777777" w:rsidTr="00EA5B0D">
        <w:trPr>
          <w:trHeight w:val="70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8CA8617" w14:textId="77777777" w:rsidR="00385034" w:rsidRPr="00D53857" w:rsidRDefault="00D24130" w:rsidP="00023746">
            <w:pPr>
              <w:spacing w:after="0" w:line="240" w:lineRule="auto"/>
              <w:ind w:left="-14"/>
              <w:rPr>
                <w:color w:val="7030A0"/>
                <w:sz w:val="20"/>
                <w:szCs w:val="20"/>
              </w:rPr>
            </w:pPr>
            <w:r w:rsidRPr="00D53857">
              <w:rPr>
                <w:color w:val="7030A0"/>
                <w:sz w:val="20"/>
                <w:szCs w:val="20"/>
              </w:rPr>
              <w:t xml:space="preserve">Quality indicators: </w:t>
            </w:r>
          </w:p>
          <w:p w14:paraId="5A44B612" w14:textId="77777777" w:rsidR="00385034" w:rsidRDefault="00385034" w:rsidP="00023746">
            <w:pPr>
              <w:spacing w:after="0" w:line="240" w:lineRule="auto"/>
              <w:ind w:left="-14"/>
              <w:rPr>
                <w:i/>
                <w:color w:val="000000" w:themeColor="text1"/>
                <w:sz w:val="21"/>
                <w:szCs w:val="21"/>
              </w:rPr>
            </w:pPr>
          </w:p>
          <w:p w14:paraId="6DBE0D8C" w14:textId="1121F135" w:rsidR="00D24130" w:rsidRPr="00385034" w:rsidRDefault="00782923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  <w:r w:rsidRPr="00385034">
              <w:rPr>
                <w:color w:val="000000" w:themeColor="text1"/>
                <w:sz w:val="21"/>
                <w:szCs w:val="21"/>
              </w:rPr>
              <w:t>In thinking</w:t>
            </w:r>
            <w:r w:rsidRPr="00385034">
              <w:rPr>
                <w:color w:val="000000" w:themeColor="text1"/>
                <w:szCs w:val="21"/>
              </w:rPr>
              <w:t xml:space="preserve"> </w:t>
            </w:r>
            <w:r w:rsidRPr="00385034">
              <w:rPr>
                <w:sz w:val="21"/>
                <w:szCs w:val="21"/>
              </w:rPr>
              <w:t>about the</w:t>
            </w:r>
            <w:r w:rsidRPr="00385034">
              <w:rPr>
                <w:color w:val="1F4E79" w:themeColor="accent1" w:themeShade="80"/>
                <w:sz w:val="20"/>
                <w:szCs w:val="20"/>
              </w:rPr>
              <w:t xml:space="preserve"> </w:t>
            </w:r>
            <w:r w:rsidR="009267A4" w:rsidRPr="00385034">
              <w:rPr>
                <w:b/>
                <w:sz w:val="21"/>
                <w:szCs w:val="21"/>
              </w:rPr>
              <w:t>policies and/or p</w:t>
            </w:r>
            <w:r w:rsidR="00D24130" w:rsidRPr="00385034">
              <w:rPr>
                <w:b/>
                <w:sz w:val="21"/>
                <w:szCs w:val="21"/>
              </w:rPr>
              <w:t>rocedures</w:t>
            </w:r>
            <w:r w:rsidRPr="00385034">
              <w:rPr>
                <w:b/>
                <w:sz w:val="21"/>
                <w:szCs w:val="21"/>
              </w:rPr>
              <w:t xml:space="preserve"> </w:t>
            </w:r>
            <w:r w:rsidR="00D24130" w:rsidRPr="00385034">
              <w:rPr>
                <w:sz w:val="21"/>
                <w:szCs w:val="21"/>
              </w:rPr>
              <w:t>you have implemented, please check if you agree with the following:</w:t>
            </w:r>
          </w:p>
          <w:p w14:paraId="5E2F37B9" w14:textId="77777777" w:rsidR="00385034" w:rsidRPr="00FB524F" w:rsidRDefault="00385034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</w:p>
          <w:p w14:paraId="2F1AA2E8" w14:textId="68CE3D11" w:rsidR="00D24130" w:rsidRDefault="007138C7" w:rsidP="00023746">
            <w:pPr>
              <w:spacing w:after="0" w:line="240" w:lineRule="auto"/>
              <w:ind w:left="-14"/>
              <w:rPr>
                <w:b/>
                <w:sz w:val="21"/>
                <w:szCs w:val="21"/>
              </w:rPr>
            </w:pPr>
            <w:r w:rsidRPr="007B258F">
              <w:rPr>
                <w:b/>
                <w:sz w:val="21"/>
                <w:szCs w:val="21"/>
              </w:rPr>
              <w:t>Policies</w:t>
            </w:r>
            <w:r w:rsidR="009267A4" w:rsidRPr="007B258F">
              <w:rPr>
                <w:b/>
                <w:sz w:val="21"/>
                <w:szCs w:val="21"/>
              </w:rPr>
              <w:t xml:space="preserve"> and/or p</w:t>
            </w:r>
            <w:r w:rsidR="00D24130" w:rsidRPr="007B258F">
              <w:rPr>
                <w:b/>
                <w:sz w:val="21"/>
                <w:szCs w:val="21"/>
              </w:rPr>
              <w:t>rocedures</w:t>
            </w:r>
            <w:r w:rsidR="00782923" w:rsidRPr="007B258F">
              <w:rPr>
                <w:b/>
                <w:sz w:val="21"/>
                <w:szCs w:val="21"/>
              </w:rPr>
              <w:t xml:space="preserve"> </w:t>
            </w:r>
            <w:r w:rsidR="00D24130" w:rsidRPr="007B258F">
              <w:rPr>
                <w:sz w:val="21"/>
                <w:szCs w:val="21"/>
              </w:rPr>
              <w:t xml:space="preserve">that we’ve developed with </w:t>
            </w:r>
            <w:r w:rsidR="007B258F" w:rsidRPr="007B258F">
              <w:rPr>
                <w:sz w:val="21"/>
                <w:szCs w:val="21"/>
              </w:rPr>
              <w:t>Center for Tribes</w:t>
            </w:r>
            <w:r w:rsidR="00D24130" w:rsidRPr="007B258F">
              <w:rPr>
                <w:sz w:val="21"/>
                <w:szCs w:val="21"/>
              </w:rPr>
              <w:t>:</w:t>
            </w:r>
            <w:r w:rsidR="00D24130" w:rsidRPr="007B258F">
              <w:rPr>
                <w:b/>
                <w:sz w:val="21"/>
                <w:szCs w:val="21"/>
              </w:rPr>
              <w:t xml:space="preserve"> </w:t>
            </w:r>
          </w:p>
          <w:p w14:paraId="4B09AC50" w14:textId="77777777" w:rsidR="007B258F" w:rsidRPr="007B258F" w:rsidRDefault="007B258F" w:rsidP="00023746">
            <w:pPr>
              <w:spacing w:after="0" w:line="240" w:lineRule="auto"/>
              <w:ind w:left="-14"/>
              <w:rPr>
                <w:b/>
                <w:sz w:val="21"/>
                <w:szCs w:val="21"/>
              </w:rPr>
            </w:pPr>
          </w:p>
          <w:p w14:paraId="2BE85940" w14:textId="4C2F5286" w:rsidR="00D24130" w:rsidRPr="007B258F" w:rsidRDefault="0041029E" w:rsidP="00164D32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right="137" w:hanging="270"/>
              <w:rPr>
                <w:sz w:val="20"/>
                <w:szCs w:val="20"/>
              </w:rPr>
            </w:pPr>
            <w:r w:rsidRPr="007B258F">
              <w:rPr>
                <w:sz w:val="20"/>
                <w:szCs w:val="20"/>
              </w:rPr>
              <w:t xml:space="preserve">Are widely known; those who are expected to follow </w:t>
            </w:r>
            <w:r w:rsidR="007B258F" w:rsidRPr="007B258F">
              <w:rPr>
                <w:sz w:val="20"/>
                <w:szCs w:val="20"/>
              </w:rPr>
              <w:t>policies/procedures</w:t>
            </w:r>
            <w:r w:rsidRPr="007B258F">
              <w:rPr>
                <w:sz w:val="20"/>
                <w:szCs w:val="20"/>
              </w:rPr>
              <w:t xml:space="preserve"> </w:t>
            </w:r>
            <w:r w:rsidR="00164D32" w:rsidRPr="007B258F">
              <w:rPr>
                <w:sz w:val="20"/>
                <w:szCs w:val="20"/>
              </w:rPr>
              <w:t xml:space="preserve">have access to them, and </w:t>
            </w:r>
            <w:r w:rsidRPr="007B258F">
              <w:rPr>
                <w:sz w:val="20"/>
                <w:szCs w:val="20"/>
              </w:rPr>
              <w:t xml:space="preserve">they have received training to ensure their understanding of them  </w:t>
            </w:r>
          </w:p>
          <w:p w14:paraId="30D85543" w14:textId="43595D81" w:rsidR="00D24130" w:rsidRPr="007B258F" w:rsidRDefault="0068662E" w:rsidP="001428DD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hanging="270"/>
              <w:rPr>
                <w:b/>
                <w:sz w:val="20"/>
                <w:szCs w:val="20"/>
              </w:rPr>
            </w:pPr>
            <w:r w:rsidRPr="007B258F">
              <w:rPr>
                <w:sz w:val="20"/>
                <w:szCs w:val="20"/>
              </w:rPr>
              <w:t>Include</w:t>
            </w:r>
            <w:r w:rsidR="00D24130" w:rsidRPr="007B258F">
              <w:rPr>
                <w:sz w:val="20"/>
                <w:szCs w:val="20"/>
              </w:rPr>
              <w:t xml:space="preserve"> structures in place for staff</w:t>
            </w:r>
            <w:r w:rsidR="00274E1D" w:rsidRPr="007B258F">
              <w:rPr>
                <w:sz w:val="20"/>
                <w:szCs w:val="20"/>
              </w:rPr>
              <w:t>)</w:t>
            </w:r>
            <w:r w:rsidR="00D24130" w:rsidRPr="007B258F">
              <w:rPr>
                <w:sz w:val="20"/>
                <w:szCs w:val="20"/>
              </w:rPr>
              <w:t xml:space="preserve"> to be able to provide feedback related to</w:t>
            </w:r>
            <w:r w:rsidR="001428DD" w:rsidRPr="007B258F">
              <w:rPr>
                <w:sz w:val="20"/>
                <w:szCs w:val="20"/>
              </w:rPr>
              <w:t xml:space="preserve"> policies/procedures</w:t>
            </w:r>
            <w:r w:rsidR="00D24130" w:rsidRPr="007B258F">
              <w:rPr>
                <w:sz w:val="20"/>
                <w:szCs w:val="20"/>
              </w:rPr>
              <w:t xml:space="preserve">, </w:t>
            </w:r>
            <w:r w:rsidRPr="007B258F">
              <w:rPr>
                <w:sz w:val="20"/>
                <w:szCs w:val="20"/>
              </w:rPr>
              <w:t>such as</w:t>
            </w:r>
            <w:r w:rsidR="00D24130" w:rsidRPr="007B258F">
              <w:rPr>
                <w:sz w:val="20"/>
                <w:szCs w:val="20"/>
              </w:rPr>
              <w:t xml:space="preserve"> barriers to enacting policies, and suggestions for improvement </w:t>
            </w:r>
          </w:p>
          <w:p w14:paraId="5664F108" w14:textId="44A4B01C" w:rsidR="007B258F" w:rsidRDefault="007B258F" w:rsidP="007B258F">
            <w:pPr>
              <w:pStyle w:val="ListParagraph"/>
              <w:spacing w:after="0" w:line="240" w:lineRule="auto"/>
              <w:ind w:left="315"/>
              <w:rPr>
                <w:sz w:val="20"/>
                <w:szCs w:val="20"/>
              </w:rPr>
            </w:pPr>
          </w:p>
          <w:p w14:paraId="7D05096B" w14:textId="77777777" w:rsidR="007B258F" w:rsidRPr="00164D32" w:rsidRDefault="007B258F" w:rsidP="007B258F">
            <w:pPr>
              <w:pStyle w:val="ListParagraph"/>
              <w:spacing w:after="0" w:line="240" w:lineRule="auto"/>
              <w:ind w:left="315"/>
              <w:rPr>
                <w:b/>
                <w:sz w:val="20"/>
                <w:szCs w:val="20"/>
              </w:rPr>
            </w:pPr>
          </w:p>
          <w:p w14:paraId="764BB8AA" w14:textId="3B8DA0B8" w:rsidR="00D24130" w:rsidRPr="00DC09C1" w:rsidRDefault="00D24130" w:rsidP="00164D32">
            <w:pPr>
              <w:spacing w:after="0" w:line="240" w:lineRule="auto"/>
              <w:ind w:left="315" w:hanging="270"/>
              <w:rPr>
                <w:b/>
                <w:sz w:val="20"/>
              </w:rPr>
            </w:pPr>
            <w:r w:rsidRPr="00DC09C1">
              <w:rPr>
                <w:i/>
                <w:color w:val="2E74B5" w:themeColor="accent1" w:themeShade="BF"/>
                <w:sz w:val="18"/>
                <w:szCs w:val="19"/>
              </w:rPr>
              <w:t xml:space="preserve">(move to One Year </w:t>
            </w:r>
            <w:r w:rsidR="002D76EB" w:rsidRPr="00DC09C1">
              <w:rPr>
                <w:i/>
                <w:color w:val="2E74B5" w:themeColor="accent1" w:themeShade="BF"/>
                <w:sz w:val="18"/>
                <w:szCs w:val="19"/>
              </w:rPr>
              <w:t>Ago</w:t>
            </w:r>
            <w:r w:rsidRPr="00DC09C1">
              <w:rPr>
                <w:i/>
                <w:color w:val="2E74B5" w:themeColor="accent1" w:themeShade="BF"/>
                <w:sz w:val="18"/>
                <w:szCs w:val="19"/>
              </w:rPr>
              <w:t xml:space="preserve"> Q)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9111BED" w14:textId="34C628F8" w:rsidR="00385034" w:rsidRDefault="001428DD" w:rsidP="00F51C5A">
            <w:pPr>
              <w:spacing w:after="0" w:line="240" w:lineRule="auto"/>
              <w:ind w:left="45"/>
              <w:rPr>
                <w:color w:val="7030A0"/>
                <w:sz w:val="20"/>
                <w:szCs w:val="20"/>
              </w:rPr>
            </w:pPr>
            <w:r w:rsidRPr="00D53857">
              <w:rPr>
                <w:color w:val="7030A0"/>
                <w:sz w:val="20"/>
                <w:szCs w:val="20"/>
              </w:rPr>
              <w:t xml:space="preserve">Quality indicators: </w:t>
            </w:r>
          </w:p>
          <w:p w14:paraId="311E8C3C" w14:textId="77777777" w:rsidR="00D53857" w:rsidRPr="00D53857" w:rsidRDefault="00D53857" w:rsidP="00F51C5A">
            <w:pPr>
              <w:spacing w:after="0" w:line="240" w:lineRule="auto"/>
              <w:ind w:left="45"/>
              <w:rPr>
                <w:color w:val="7030A0"/>
                <w:sz w:val="20"/>
                <w:szCs w:val="20"/>
              </w:rPr>
            </w:pPr>
          </w:p>
          <w:p w14:paraId="2BA5F56A" w14:textId="5D4ACAAA" w:rsidR="001428DD" w:rsidRDefault="001428DD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  <w:r w:rsidRPr="00385034">
              <w:rPr>
                <w:color w:val="000000" w:themeColor="text1"/>
                <w:sz w:val="21"/>
                <w:szCs w:val="21"/>
              </w:rPr>
              <w:t>In thinking</w:t>
            </w:r>
            <w:r w:rsidRPr="00385034">
              <w:rPr>
                <w:color w:val="000000" w:themeColor="text1"/>
                <w:szCs w:val="21"/>
              </w:rPr>
              <w:t xml:space="preserve"> </w:t>
            </w:r>
            <w:r w:rsidRPr="00385034">
              <w:rPr>
                <w:sz w:val="21"/>
                <w:szCs w:val="21"/>
              </w:rPr>
              <w:t>about the</w:t>
            </w:r>
            <w:r w:rsidRPr="00385034">
              <w:rPr>
                <w:color w:val="1F4E79" w:themeColor="accent1" w:themeShade="80"/>
                <w:sz w:val="20"/>
                <w:szCs w:val="20"/>
              </w:rPr>
              <w:t xml:space="preserve"> </w:t>
            </w:r>
            <w:r w:rsidRPr="00385034">
              <w:rPr>
                <w:b/>
                <w:sz w:val="21"/>
                <w:szCs w:val="21"/>
              </w:rPr>
              <w:t xml:space="preserve">policies and/or procedures </w:t>
            </w:r>
            <w:r w:rsidRPr="00385034">
              <w:rPr>
                <w:sz w:val="21"/>
                <w:szCs w:val="21"/>
              </w:rPr>
              <w:t>you implemented, please check if you agree with the following:</w:t>
            </w:r>
          </w:p>
          <w:p w14:paraId="18BF98DB" w14:textId="77777777" w:rsidR="00385034" w:rsidRDefault="00385034" w:rsidP="00F51C5A">
            <w:pPr>
              <w:spacing w:after="0" w:line="240" w:lineRule="auto"/>
              <w:ind w:left="45"/>
              <w:rPr>
                <w:i/>
                <w:sz w:val="21"/>
                <w:szCs w:val="21"/>
              </w:rPr>
            </w:pPr>
          </w:p>
          <w:p w14:paraId="4E41F545" w14:textId="65913F35" w:rsidR="001428DD" w:rsidRDefault="001428DD" w:rsidP="00283188">
            <w:pPr>
              <w:spacing w:after="0" w:line="240" w:lineRule="auto"/>
              <w:ind w:left="45" w:right="135"/>
              <w:rPr>
                <w:b/>
                <w:i/>
                <w:sz w:val="21"/>
                <w:szCs w:val="21"/>
              </w:rPr>
            </w:pPr>
            <w:r w:rsidRPr="007B258F">
              <w:rPr>
                <w:b/>
                <w:sz w:val="21"/>
                <w:szCs w:val="21"/>
              </w:rPr>
              <w:t xml:space="preserve">Policies and/or procedures </w:t>
            </w:r>
            <w:r w:rsidRPr="007B258F">
              <w:rPr>
                <w:sz w:val="21"/>
                <w:szCs w:val="21"/>
              </w:rPr>
              <w:t xml:space="preserve">that we developed </w:t>
            </w:r>
            <w:r w:rsidR="000F3BE6" w:rsidRPr="007B258F">
              <w:rPr>
                <w:i/>
                <w:sz w:val="21"/>
                <w:szCs w:val="21"/>
              </w:rPr>
              <w:t xml:space="preserve">(before working </w:t>
            </w:r>
            <w:r w:rsidRPr="007B258F">
              <w:rPr>
                <w:i/>
                <w:sz w:val="21"/>
                <w:szCs w:val="21"/>
              </w:rPr>
              <w:t xml:space="preserve">with </w:t>
            </w:r>
            <w:r w:rsidR="000F3BE6" w:rsidRPr="007B258F">
              <w:rPr>
                <w:i/>
                <w:sz w:val="21"/>
                <w:szCs w:val="21"/>
              </w:rPr>
              <w:t xml:space="preserve">Center for Tribes </w:t>
            </w:r>
            <w:r w:rsidRPr="007B258F">
              <w:rPr>
                <w:i/>
                <w:sz w:val="21"/>
                <w:szCs w:val="21"/>
              </w:rPr>
              <w:t>/</w:t>
            </w:r>
            <w:r w:rsidR="00283188">
              <w:rPr>
                <w:i/>
                <w:sz w:val="21"/>
                <w:szCs w:val="21"/>
              </w:rPr>
              <w:t xml:space="preserve"> </w:t>
            </w:r>
            <w:r w:rsidRPr="007B258F">
              <w:rPr>
                <w:i/>
                <w:sz w:val="21"/>
                <w:szCs w:val="21"/>
              </w:rPr>
              <w:t>one year ago):</w:t>
            </w:r>
            <w:r w:rsidRPr="007B258F">
              <w:rPr>
                <w:b/>
                <w:i/>
                <w:sz w:val="21"/>
                <w:szCs w:val="21"/>
              </w:rPr>
              <w:t xml:space="preserve"> </w:t>
            </w:r>
          </w:p>
          <w:p w14:paraId="2FE922E2" w14:textId="77777777" w:rsidR="007B258F" w:rsidRPr="007B258F" w:rsidRDefault="007B258F" w:rsidP="00F51C5A">
            <w:pPr>
              <w:spacing w:after="0" w:line="240" w:lineRule="auto"/>
              <w:ind w:left="45"/>
              <w:rPr>
                <w:b/>
                <w:i/>
                <w:sz w:val="21"/>
                <w:szCs w:val="21"/>
              </w:rPr>
            </w:pPr>
          </w:p>
          <w:p w14:paraId="5DD89381" w14:textId="0FF95C76" w:rsidR="00D24130" w:rsidRPr="007B258F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  <w:szCs w:val="20"/>
              </w:rPr>
            </w:pPr>
            <w:r w:rsidRPr="007B258F">
              <w:rPr>
                <w:sz w:val="20"/>
                <w:szCs w:val="20"/>
              </w:rPr>
              <w:t xml:space="preserve">Were widely known; </w:t>
            </w:r>
            <w:r w:rsidR="0041029E" w:rsidRPr="007B258F">
              <w:rPr>
                <w:sz w:val="20"/>
                <w:szCs w:val="20"/>
              </w:rPr>
              <w:t>those</w:t>
            </w:r>
            <w:r w:rsidRPr="007B258F">
              <w:rPr>
                <w:sz w:val="20"/>
                <w:szCs w:val="20"/>
              </w:rPr>
              <w:t xml:space="preserve"> who </w:t>
            </w:r>
            <w:r w:rsidR="00670639" w:rsidRPr="007B258F">
              <w:rPr>
                <w:sz w:val="20"/>
                <w:szCs w:val="20"/>
              </w:rPr>
              <w:t>were</w:t>
            </w:r>
            <w:r w:rsidRPr="007B258F">
              <w:rPr>
                <w:sz w:val="20"/>
                <w:szCs w:val="20"/>
              </w:rPr>
              <w:t xml:space="preserve"> expected to use these </w:t>
            </w:r>
            <w:r w:rsidR="00F51C5A" w:rsidRPr="007B258F">
              <w:rPr>
                <w:sz w:val="20"/>
                <w:szCs w:val="20"/>
              </w:rPr>
              <w:t xml:space="preserve">policies/procedures </w:t>
            </w:r>
            <w:r w:rsidR="00670639" w:rsidRPr="007B258F">
              <w:rPr>
                <w:sz w:val="20"/>
                <w:szCs w:val="20"/>
              </w:rPr>
              <w:t>had</w:t>
            </w:r>
            <w:r w:rsidRPr="007B258F">
              <w:rPr>
                <w:sz w:val="20"/>
                <w:szCs w:val="20"/>
              </w:rPr>
              <w:t xml:space="preserve"> access to, and </w:t>
            </w:r>
            <w:r w:rsidR="00411772" w:rsidRPr="007B258F">
              <w:rPr>
                <w:sz w:val="20"/>
                <w:szCs w:val="20"/>
              </w:rPr>
              <w:t>had rec</w:t>
            </w:r>
            <w:r w:rsidR="00670639" w:rsidRPr="007B258F">
              <w:rPr>
                <w:sz w:val="20"/>
                <w:szCs w:val="20"/>
              </w:rPr>
              <w:t>eived</w:t>
            </w:r>
            <w:r w:rsidRPr="007B258F">
              <w:rPr>
                <w:sz w:val="20"/>
                <w:szCs w:val="20"/>
              </w:rPr>
              <w:t xml:space="preserve"> training to ensure their understanding of them </w:t>
            </w:r>
          </w:p>
          <w:p w14:paraId="0229F36C" w14:textId="3A03C382" w:rsidR="00D24130" w:rsidRPr="007B258F" w:rsidRDefault="0068662E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  <w:szCs w:val="20"/>
              </w:rPr>
            </w:pPr>
            <w:r w:rsidRPr="007B258F">
              <w:rPr>
                <w:sz w:val="20"/>
                <w:szCs w:val="20"/>
              </w:rPr>
              <w:t>Included</w:t>
            </w:r>
            <w:r w:rsidR="00D24130" w:rsidRPr="007B258F">
              <w:rPr>
                <w:sz w:val="20"/>
                <w:szCs w:val="20"/>
              </w:rPr>
              <w:t xml:space="preserve"> structures in place for</w:t>
            </w:r>
            <w:r w:rsidR="00F51C5A" w:rsidRPr="007B258F">
              <w:rPr>
                <w:sz w:val="20"/>
                <w:szCs w:val="20"/>
              </w:rPr>
              <w:t xml:space="preserve"> </w:t>
            </w:r>
            <w:r w:rsidR="00D24130" w:rsidRPr="007B258F">
              <w:rPr>
                <w:sz w:val="20"/>
                <w:szCs w:val="20"/>
              </w:rPr>
              <w:t xml:space="preserve">to be able to provide feedback related to </w:t>
            </w:r>
            <w:r w:rsidR="00F51C5A" w:rsidRPr="007B258F">
              <w:rPr>
                <w:sz w:val="20"/>
                <w:szCs w:val="20"/>
              </w:rPr>
              <w:t>polices</w:t>
            </w:r>
            <w:r w:rsidR="00224442" w:rsidRPr="007B258F">
              <w:rPr>
                <w:sz w:val="20"/>
                <w:szCs w:val="20"/>
              </w:rPr>
              <w:t>;</w:t>
            </w:r>
            <w:r w:rsidR="007B258F" w:rsidRPr="007B258F">
              <w:rPr>
                <w:sz w:val="20"/>
                <w:szCs w:val="20"/>
              </w:rPr>
              <w:t xml:space="preserve"> </w:t>
            </w:r>
            <w:r w:rsidR="00F51C5A" w:rsidRPr="007B258F">
              <w:rPr>
                <w:sz w:val="20"/>
                <w:szCs w:val="20"/>
              </w:rPr>
              <w:t>policies/procedures</w:t>
            </w:r>
            <w:r w:rsidR="00D24130" w:rsidRPr="007B258F">
              <w:rPr>
                <w:sz w:val="20"/>
                <w:szCs w:val="20"/>
              </w:rPr>
              <w:t xml:space="preserve">, </w:t>
            </w:r>
            <w:r w:rsidRPr="007B258F">
              <w:rPr>
                <w:sz w:val="20"/>
                <w:szCs w:val="20"/>
              </w:rPr>
              <w:t>such as</w:t>
            </w:r>
            <w:r w:rsidR="00D24130" w:rsidRPr="007B258F">
              <w:rPr>
                <w:sz w:val="20"/>
                <w:szCs w:val="20"/>
              </w:rPr>
              <w:t xml:space="preserve"> barriers to enacting policies, and suggestions for improvement </w:t>
            </w:r>
          </w:p>
          <w:p w14:paraId="6D881B0B" w14:textId="0B837A02" w:rsidR="007B258F" w:rsidRDefault="007B258F" w:rsidP="007B258F">
            <w:pPr>
              <w:pStyle w:val="ListParagraph"/>
              <w:spacing w:after="0" w:line="240" w:lineRule="auto"/>
              <w:ind w:left="497"/>
              <w:rPr>
                <w:sz w:val="20"/>
                <w:szCs w:val="20"/>
              </w:rPr>
            </w:pPr>
          </w:p>
          <w:p w14:paraId="4DEC683B" w14:textId="77777777" w:rsidR="007B258F" w:rsidRPr="00164D32" w:rsidRDefault="007B258F" w:rsidP="007B258F">
            <w:pPr>
              <w:pStyle w:val="ListParagraph"/>
              <w:spacing w:after="0" w:line="240" w:lineRule="auto"/>
              <w:ind w:left="497"/>
              <w:rPr>
                <w:sz w:val="20"/>
                <w:szCs w:val="20"/>
              </w:rPr>
            </w:pPr>
          </w:p>
          <w:p w14:paraId="1E6C2751" w14:textId="77777777" w:rsidR="00D24130" w:rsidRPr="00CA3B99" w:rsidRDefault="00D24130" w:rsidP="0046729E">
            <w:pPr>
              <w:spacing w:after="0" w:line="240" w:lineRule="auto"/>
              <w:ind w:left="144"/>
              <w:rPr>
                <w:sz w:val="20"/>
              </w:rPr>
            </w:pP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</w:tbl>
    <w:p w14:paraId="11E83736" w14:textId="77777777" w:rsidR="00D53857" w:rsidRDefault="00D53857"/>
    <w:tbl>
      <w:tblPr>
        <w:tblW w:w="1422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440"/>
        <w:gridCol w:w="1350"/>
        <w:gridCol w:w="1710"/>
        <w:gridCol w:w="1440"/>
      </w:tblGrid>
      <w:tr w:rsidR="00D24130" w:rsidRPr="00297EEB" w14:paraId="7BB83FC3" w14:textId="77777777" w:rsidTr="00D53857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75C12D1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D53857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 xml:space="preserve">Infrastructure: Staff Selection/ </w:t>
            </w:r>
            <w:r w:rsidRPr="00D53857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Recruitment</w:t>
            </w:r>
          </w:p>
        </w:tc>
        <w:tc>
          <w:tcPr>
            <w:tcW w:w="11340" w:type="dxa"/>
            <w:gridSpan w:val="8"/>
            <w:tcBorders>
              <w:right w:val="single" w:sz="36" w:space="0" w:color="auto"/>
            </w:tcBorders>
            <w:shd w:val="clear" w:color="auto" w:fill="auto"/>
          </w:tcPr>
          <w:p w14:paraId="0EEB80C8" w14:textId="0F021BED" w:rsidR="00D24130" w:rsidRPr="00CE695B" w:rsidRDefault="00D24130" w:rsidP="00CE695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right="137"/>
              <w:rPr>
                <w:sz w:val="24"/>
                <w:szCs w:val="18"/>
              </w:rPr>
            </w:pP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lastRenderedPageBreak/>
              <w:t xml:space="preserve">Does your work with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CE695B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CE695B">
              <w:rPr>
                <w:i/>
                <w:sz w:val="24"/>
                <w:u w:val="single"/>
              </w:rPr>
              <w:t xml:space="preserve"> from CapTRACK)</w:t>
            </w:r>
            <w:r w:rsidRPr="00CE695B">
              <w:rPr>
                <w:i/>
                <w:sz w:val="24"/>
              </w:rPr>
              <w:t xml:space="preserve"> 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include 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eveloping or 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lastRenderedPageBreak/>
              <w:t xml:space="preserve">improving processes for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dentifying, hiring, and/or selecting qualified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eople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for the right tasks and roles?</w:t>
            </w:r>
          </w:p>
        </w:tc>
      </w:tr>
      <w:tr w:rsidR="00D24130" w14:paraId="494E6F22" w14:textId="77777777" w:rsidTr="00D53857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730423" w14:textId="77777777" w:rsidR="00D24130" w:rsidRPr="009B7827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lastRenderedPageBreak/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020" w:type="dxa"/>
            <w:gridSpan w:val="5"/>
          </w:tcPr>
          <w:p w14:paraId="6572ACEC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7B60BD63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B19138B" w14:textId="77777777" w:rsidTr="00D53857">
        <w:trPr>
          <w:trHeight w:val="1394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10A420B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3C77A553" wp14:editId="56848322">
                      <wp:simplePos x="0" y="0"/>
                      <wp:positionH relativeFrom="column">
                        <wp:posOffset>1250950</wp:posOffset>
                      </wp:positionH>
                      <wp:positionV relativeFrom="paragraph">
                        <wp:posOffset>-1025525</wp:posOffset>
                      </wp:positionV>
                      <wp:extent cx="0" cy="638175"/>
                      <wp:effectExtent l="95250" t="0" r="57150" b="47625"/>
                      <wp:wrapNone/>
                      <wp:docPr id="12" name="Straight Arrow Connector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6892CA9" id="Straight Arrow Connector 12" o:spid="_x0000_s1026" type="#_x0000_t32" style="position:absolute;margin-left:98.5pt;margin-top:-80.75pt;width:0;height:50.2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0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FBCE95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F3114E7" w14:textId="77777777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8FBB58A" w14:textId="019BE85F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CE695B">
              <w:rPr>
                <w:sz w:val="21"/>
                <w:szCs w:val="21"/>
              </w:rPr>
              <w:t>Identifying/hiring/selecting</w:t>
            </w:r>
            <w:r w:rsidR="006C6EA4">
              <w:rPr>
                <w:sz w:val="21"/>
                <w:szCs w:val="21"/>
              </w:rPr>
              <w:t xml:space="preserve"> processes</w:t>
            </w:r>
            <w:r w:rsidRPr="00745290">
              <w:rPr>
                <w:sz w:val="21"/>
                <w:szCs w:val="21"/>
              </w:rPr>
              <w:t xml:space="preserve"> 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3BCA2D34" w14:textId="5E728649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5635054C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E02A9A3" w14:textId="77777777" w:rsidTr="00D53857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C0F9AA8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DACECBC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3444EBFB" w14:textId="77777777" w:rsidTr="00D53857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73294AE" w14:textId="62F477C4" w:rsidR="00D24130" w:rsidRPr="00AB4C5C" w:rsidRDefault="00D24130" w:rsidP="00FD470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FD4704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improvement of </w:t>
            </w:r>
            <w:r w:rsidR="00FD4704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>identifying, hiring, and/or selecting qualified people for the right tasks and roles</w:t>
            </w:r>
            <w:r w:rsidR="00FD4704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A7E8F1C" w14:textId="71450615" w:rsidR="00D24130" w:rsidRDefault="00D24130" w:rsidP="000F3BE6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="000C1AE9" w:rsidRPr="00FD4704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537BEB" w:rsidRPr="00537BEB">
              <w:rPr>
                <w:rFonts w:ascii="Calibri" w:hAnsi="Calibri"/>
                <w:color w:val="000000"/>
                <w:sz w:val="21"/>
                <w:szCs w:val="21"/>
              </w:rPr>
              <w:t>in the</w:t>
            </w:r>
            <w:r w:rsidR="00537BEB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F97778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improvement of your </w:t>
            </w:r>
            <w:r w:rsidR="00FD4704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>identifying, hiring, and or selecting</w:t>
            </w:r>
            <w:r w:rsidR="00F97778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537BEB">
              <w:rPr>
                <w:rFonts w:ascii="Calibri" w:hAnsi="Calibri"/>
                <w:b/>
                <w:color w:val="000000"/>
                <w:sz w:val="21"/>
                <w:szCs w:val="21"/>
              </w:rPr>
              <w:t>qualified people for the right tasks and roles</w:t>
            </w:r>
            <w:r w:rsidR="00F97778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313A37" w14:paraId="1DE14F31" w14:textId="77777777" w:rsidTr="00D53857">
        <w:trPr>
          <w:trHeight w:val="359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31DC89C" w14:textId="0C290779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8A5ED00" w14:textId="1A9AB99E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5081FB28" w14:textId="0322BF23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258D056D" w14:textId="384610AF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C7A9C20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7BAB84F" w14:textId="26C42D80" w:rsidR="00313A37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13D732E" w14:textId="0CDFD2CB" w:rsidR="00313A37" w:rsidRDefault="00313A37" w:rsidP="00313A3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5D78ACA9" w14:textId="682DE0BB" w:rsidR="00313A37" w:rsidRDefault="00313A37" w:rsidP="00313A37">
            <w:pPr>
              <w:spacing w:after="0" w:line="240" w:lineRule="auto"/>
              <w:ind w:left="43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</w:tcPr>
          <w:p w14:paraId="74D84C60" w14:textId="571A6E31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710" w:type="dxa"/>
          </w:tcPr>
          <w:p w14:paraId="6983D293" w14:textId="77777777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24D888B5" w14:textId="01324E9D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B3A82F3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6582071" w14:textId="2EBE6F04" w:rsidR="00313A37" w:rsidRDefault="00313A37" w:rsidP="00313A3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D64F0EB" w14:textId="77777777" w:rsidTr="00D53857">
        <w:trPr>
          <w:trHeight w:val="1178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FC2F97F" w14:textId="77777777" w:rsidR="00840BDA" w:rsidRPr="009A131F" w:rsidRDefault="00D24130" w:rsidP="005C0199">
            <w:pPr>
              <w:spacing w:before="120" w:after="0" w:line="240" w:lineRule="auto"/>
              <w:ind w:left="-14"/>
              <w:rPr>
                <w:color w:val="7030A0"/>
                <w:sz w:val="20"/>
              </w:rPr>
            </w:pPr>
            <w:r w:rsidRPr="009A131F">
              <w:rPr>
                <w:color w:val="7030A0"/>
                <w:sz w:val="20"/>
              </w:rPr>
              <w:t xml:space="preserve">Quality indicators: </w:t>
            </w:r>
          </w:p>
          <w:p w14:paraId="67A7D0DB" w14:textId="72353F1C" w:rsidR="00D24130" w:rsidRPr="007176F1" w:rsidRDefault="00D24130" w:rsidP="005C0199">
            <w:pPr>
              <w:spacing w:before="120" w:after="0" w:line="240" w:lineRule="auto"/>
              <w:ind w:left="-14"/>
              <w:rPr>
                <w:sz w:val="21"/>
                <w:szCs w:val="21"/>
              </w:rPr>
            </w:pPr>
            <w:r w:rsidRPr="007176F1">
              <w:rPr>
                <w:sz w:val="21"/>
                <w:szCs w:val="21"/>
              </w:rPr>
              <w:t xml:space="preserve">In thinking about the </w:t>
            </w:r>
            <w:r w:rsidR="00537BEB">
              <w:rPr>
                <w:sz w:val="21"/>
                <w:szCs w:val="21"/>
              </w:rPr>
              <w:t>activities</w:t>
            </w:r>
            <w:r w:rsidRPr="007176F1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2C045B65" w14:textId="4B249905" w:rsidR="00D24130" w:rsidRDefault="0062340C" w:rsidP="007176F1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62340C">
              <w:rPr>
                <w:sz w:val="21"/>
                <w:szCs w:val="21"/>
              </w:rPr>
              <w:t xml:space="preserve">Our work </w:t>
            </w:r>
            <w:r>
              <w:rPr>
                <w:sz w:val="21"/>
                <w:szCs w:val="21"/>
              </w:rPr>
              <w:t>with</w:t>
            </w:r>
            <w:r w:rsidR="00586834" w:rsidRPr="0062340C">
              <w:rPr>
                <w:sz w:val="21"/>
                <w:szCs w:val="21"/>
              </w:rPr>
              <w:t xml:space="preserve">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62340C">
              <w:rPr>
                <w:sz w:val="21"/>
                <w:szCs w:val="21"/>
              </w:rPr>
              <w:t>on</w:t>
            </w:r>
            <w:r>
              <w:rPr>
                <w:b/>
                <w:sz w:val="21"/>
                <w:szCs w:val="21"/>
              </w:rPr>
              <w:t xml:space="preserve"> identifying, hiring, and/or selecting qualified people</w:t>
            </w:r>
            <w:r w:rsidR="005C0199">
              <w:rPr>
                <w:b/>
                <w:sz w:val="21"/>
                <w:szCs w:val="21"/>
              </w:rPr>
              <w:t xml:space="preserve"> </w:t>
            </w:r>
            <w:r w:rsidR="00D24130" w:rsidRPr="007176F1">
              <w:rPr>
                <w:b/>
                <w:sz w:val="21"/>
                <w:szCs w:val="21"/>
              </w:rPr>
              <w:t>include:</w:t>
            </w:r>
          </w:p>
          <w:p w14:paraId="560F40C9" w14:textId="77777777" w:rsidR="00840BDA" w:rsidRPr="007176F1" w:rsidRDefault="00840BDA" w:rsidP="007176F1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</w:p>
          <w:p w14:paraId="3E32F281" w14:textId="0D214996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Clear job descriptions outlining job expectations and accountability</w:t>
            </w:r>
            <w:r>
              <w:rPr>
                <w:sz w:val="20"/>
              </w:rPr>
              <w:t xml:space="preserve"> </w:t>
            </w:r>
          </w:p>
          <w:p w14:paraId="438E1D46" w14:textId="5F7F96C8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Processes to consider recruitment data, training data, and retention rates, in order to assess how well our selection/</w:t>
            </w:r>
            <w:r w:rsidR="0062340C">
              <w:rPr>
                <w:sz w:val="21"/>
                <w:szCs w:val="21"/>
              </w:rPr>
              <w:t>hiring</w:t>
            </w:r>
            <w:r w:rsidRPr="007176F1">
              <w:rPr>
                <w:sz w:val="21"/>
                <w:szCs w:val="21"/>
              </w:rPr>
              <w:t xml:space="preserve"> process was working.</w:t>
            </w:r>
            <w:r>
              <w:rPr>
                <w:sz w:val="20"/>
              </w:rPr>
              <w:t xml:space="preserve"> </w:t>
            </w:r>
          </w:p>
          <w:p w14:paraId="68979607" w14:textId="77777777" w:rsidR="007176F1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0A751048" w14:textId="77777777" w:rsidR="007176F1" w:rsidRPr="00B7730B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3E05DB2D" w14:textId="77777777" w:rsidR="00D24130" w:rsidRPr="001E05D8" w:rsidRDefault="00D24130" w:rsidP="00B950C5">
            <w:pPr>
              <w:spacing w:after="0" w:line="240" w:lineRule="auto"/>
              <w:ind w:left="137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(move to One </w:t>
            </w:r>
            <w:r w:rsidRPr="006C0119">
              <w:rPr>
                <w:i/>
                <w:color w:val="2E74B5" w:themeColor="accent1" w:themeShade="BF"/>
                <w:sz w:val="20"/>
                <w:szCs w:val="19"/>
              </w:rPr>
              <w:t>Year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ago Q)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55FF0ADC" w14:textId="77777777" w:rsidR="00840BDA" w:rsidRPr="009A131F" w:rsidRDefault="00D24130" w:rsidP="00487F41">
            <w:pPr>
              <w:spacing w:before="120" w:after="0" w:line="240" w:lineRule="auto"/>
              <w:ind w:left="144"/>
              <w:rPr>
                <w:color w:val="7030A0"/>
                <w:sz w:val="20"/>
              </w:rPr>
            </w:pPr>
            <w:r w:rsidRPr="009A131F">
              <w:rPr>
                <w:color w:val="7030A0"/>
                <w:sz w:val="20"/>
              </w:rPr>
              <w:t xml:space="preserve">Quality indicators: </w:t>
            </w:r>
          </w:p>
          <w:p w14:paraId="01B61189" w14:textId="2562AFCD" w:rsidR="00D24130" w:rsidRPr="007176F1" w:rsidRDefault="00D24130" w:rsidP="00487F41">
            <w:pPr>
              <w:spacing w:before="120" w:after="0" w:line="240" w:lineRule="auto"/>
              <w:ind w:left="144"/>
              <w:rPr>
                <w:sz w:val="21"/>
                <w:szCs w:val="21"/>
              </w:rPr>
            </w:pPr>
            <w:r w:rsidRPr="007176F1">
              <w:rPr>
                <w:sz w:val="21"/>
                <w:szCs w:val="21"/>
              </w:rPr>
              <w:t xml:space="preserve">In thinking about </w:t>
            </w:r>
            <w:r w:rsidR="00717C53" w:rsidRPr="00717C53">
              <w:rPr>
                <w:sz w:val="21"/>
                <w:szCs w:val="21"/>
              </w:rPr>
              <w:t>the</w:t>
            </w:r>
            <w:r w:rsidR="00717C53">
              <w:rPr>
                <w:b/>
                <w:sz w:val="21"/>
                <w:szCs w:val="21"/>
              </w:rPr>
              <w:t xml:space="preserve"> </w:t>
            </w:r>
            <w:r w:rsidR="00537BEB">
              <w:rPr>
                <w:sz w:val="21"/>
                <w:szCs w:val="21"/>
              </w:rPr>
              <w:t>activities</w:t>
            </w:r>
            <w:r w:rsidRPr="007176F1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40CB737C" w14:textId="558ECBD5" w:rsidR="00D24130" w:rsidRDefault="00840BDA" w:rsidP="00487F41">
            <w:pPr>
              <w:spacing w:before="12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Our work (before working with the Center</w:t>
            </w:r>
            <w:r w:rsidR="00872F3B">
              <w:rPr>
                <w:sz w:val="21"/>
                <w:szCs w:val="21"/>
              </w:rPr>
              <w:t xml:space="preserve"> for Tribes</w:t>
            </w:r>
            <w:r>
              <w:rPr>
                <w:sz w:val="21"/>
                <w:szCs w:val="21"/>
              </w:rPr>
              <w:t>/</w:t>
            </w:r>
            <w:r w:rsidR="007176F1" w:rsidRPr="00FB5663">
              <w:rPr>
                <w:i/>
                <w:sz w:val="21"/>
                <w:szCs w:val="21"/>
              </w:rPr>
              <w:t>one year ago)</w:t>
            </w:r>
            <w:r w:rsidR="007176F1" w:rsidRPr="00FB5663">
              <w:rPr>
                <w:sz w:val="21"/>
                <w:szCs w:val="21"/>
              </w:rPr>
              <w:t xml:space="preserve"> </w:t>
            </w:r>
            <w:r w:rsidR="00FB5663">
              <w:rPr>
                <w:sz w:val="21"/>
                <w:szCs w:val="21"/>
              </w:rPr>
              <w:t xml:space="preserve">in </w:t>
            </w:r>
            <w:r w:rsidR="00FB5663" w:rsidRPr="00FB5663">
              <w:rPr>
                <w:b/>
                <w:sz w:val="21"/>
                <w:szCs w:val="21"/>
              </w:rPr>
              <w:t>identifying, hiring, and</w:t>
            </w:r>
            <w:r w:rsidR="00E42858">
              <w:rPr>
                <w:b/>
                <w:sz w:val="21"/>
                <w:szCs w:val="21"/>
              </w:rPr>
              <w:t>/</w:t>
            </w:r>
            <w:r w:rsidR="00FB5663" w:rsidRPr="00FB5663">
              <w:rPr>
                <w:b/>
                <w:sz w:val="21"/>
                <w:szCs w:val="21"/>
              </w:rPr>
              <w:t>or selecting qualified people</w:t>
            </w:r>
            <w:r w:rsidR="00FB5663">
              <w:rPr>
                <w:sz w:val="21"/>
                <w:szCs w:val="21"/>
              </w:rPr>
              <w:t xml:space="preserve"> </w:t>
            </w:r>
            <w:r w:rsidR="00D24130" w:rsidRPr="00436FA5">
              <w:rPr>
                <w:sz w:val="21"/>
                <w:szCs w:val="21"/>
              </w:rPr>
              <w:t>included</w:t>
            </w:r>
            <w:r w:rsidR="00D24130" w:rsidRPr="00FB5663">
              <w:rPr>
                <w:sz w:val="21"/>
                <w:szCs w:val="21"/>
              </w:rPr>
              <w:t>:</w:t>
            </w:r>
          </w:p>
          <w:p w14:paraId="79B64EB9" w14:textId="77777777" w:rsidR="00840BDA" w:rsidRPr="00FB5663" w:rsidRDefault="00840BDA" w:rsidP="00487F41">
            <w:pPr>
              <w:spacing w:before="120" w:after="40" w:line="240" w:lineRule="auto"/>
              <w:ind w:left="144"/>
              <w:rPr>
                <w:sz w:val="21"/>
                <w:szCs w:val="21"/>
              </w:rPr>
            </w:pPr>
          </w:p>
          <w:p w14:paraId="581A3729" w14:textId="666696A3" w:rsidR="00D24130" w:rsidRPr="006D62FC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i/>
                <w:color w:val="2E74B5" w:themeColor="accent1" w:themeShade="BF"/>
                <w:sz w:val="18"/>
                <w:szCs w:val="19"/>
              </w:rPr>
            </w:pPr>
            <w:r w:rsidRPr="007176F1">
              <w:rPr>
                <w:sz w:val="21"/>
                <w:szCs w:val="21"/>
              </w:rPr>
              <w:t>Clear job descriptions outlining job expectations and accountability</w:t>
            </w:r>
            <w:r>
              <w:rPr>
                <w:sz w:val="20"/>
              </w:rPr>
              <w:t xml:space="preserve"> </w:t>
            </w:r>
          </w:p>
          <w:p w14:paraId="00C30BF2" w14:textId="51C8883E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Processes to consider recruitment data, training data, and retention rates, in order to assess how well our selection/</w:t>
            </w:r>
            <w:r w:rsidR="0062340C">
              <w:rPr>
                <w:sz w:val="21"/>
                <w:szCs w:val="21"/>
              </w:rPr>
              <w:t>hiring</w:t>
            </w:r>
            <w:r w:rsidRPr="007176F1">
              <w:rPr>
                <w:sz w:val="21"/>
                <w:szCs w:val="21"/>
              </w:rPr>
              <w:t xml:space="preserve"> process was working.</w:t>
            </w:r>
            <w:r>
              <w:rPr>
                <w:sz w:val="20"/>
              </w:rPr>
              <w:t xml:space="preserve"> </w:t>
            </w:r>
          </w:p>
          <w:p w14:paraId="30DEA61E" w14:textId="64DD4C1A" w:rsidR="007176F1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18BD7EF4" w14:textId="3E1E54AB" w:rsidR="00283188" w:rsidRDefault="00283188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2CA303A8" w14:textId="77777777" w:rsidR="00283188" w:rsidRDefault="00283188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55ADF38B" w14:textId="77777777" w:rsidR="00D24130" w:rsidRPr="001E05D8" w:rsidRDefault="00D24130" w:rsidP="00B950C5">
            <w:pPr>
              <w:spacing w:after="0" w:line="240" w:lineRule="auto"/>
              <w:ind w:left="137"/>
              <w:rPr>
                <w:sz w:val="20"/>
              </w:rPr>
            </w:pP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to next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 infrastructure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 Q)</w:t>
            </w:r>
          </w:p>
        </w:tc>
      </w:tr>
    </w:tbl>
    <w:p w14:paraId="747B2901" w14:textId="77777777" w:rsidR="00D24130" w:rsidRDefault="00D24130" w:rsidP="00D24130">
      <w:pPr>
        <w:spacing w:line="240" w:lineRule="auto"/>
        <w:rPr>
          <w:rFonts w:ascii="Calibri" w:hAnsi="Calibri"/>
          <w:color w:val="000000"/>
        </w:rPr>
      </w:pPr>
    </w:p>
    <w:p w14:paraId="36E8E426" w14:textId="77777777" w:rsidR="00001278" w:rsidRDefault="00001278" w:rsidP="00D24130">
      <w:pPr>
        <w:spacing w:line="240" w:lineRule="auto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800"/>
        <w:gridCol w:w="180"/>
        <w:gridCol w:w="1170"/>
        <w:gridCol w:w="1350"/>
        <w:gridCol w:w="1530"/>
      </w:tblGrid>
      <w:tr w:rsidR="00D24130" w:rsidRPr="00297EEB" w14:paraId="45CB4594" w14:textId="77777777" w:rsidTr="00B950C5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A54E16B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283188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 xml:space="preserve">Infrastructure: Training </w:t>
            </w:r>
          </w:p>
        </w:tc>
        <w:tc>
          <w:tcPr>
            <w:tcW w:w="1143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5558ABFF" w14:textId="213E71DE" w:rsidR="00D24130" w:rsidRPr="000C1E73" w:rsidRDefault="00D24130" w:rsidP="00EA694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b/>
                <w:sz w:val="24"/>
                <w:szCs w:val="18"/>
              </w:rPr>
            </w:pPr>
            <w:r w:rsidRPr="009A131F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9A131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872F3B" w:rsidRPr="009A131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9A131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9A131F">
              <w:rPr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537BEB">
              <w:rPr>
                <w:i/>
                <w:sz w:val="24"/>
                <w:u w:val="single"/>
              </w:rPr>
              <w:t xml:space="preserve"> from CapTRACK)</w:t>
            </w:r>
            <w:r w:rsidRPr="000415BF">
              <w:rPr>
                <w:b/>
                <w:i/>
                <w:sz w:val="24"/>
                <w:u w:val="single"/>
              </w:rPr>
              <w:t xml:space="preserve"> </w:t>
            </w:r>
            <w:r w:rsidRPr="00537BEB">
              <w:rPr>
                <w:rFonts w:ascii="Calibri" w:eastAsia="Times New Roman" w:hAnsi="Calibri" w:cs="Times New Roman"/>
                <w:color w:val="000000"/>
                <w:sz w:val="24"/>
              </w:rPr>
              <w:t>include</w:t>
            </w:r>
            <w:r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develop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ng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or improving</w:t>
            </w:r>
            <w:r w:rsidR="003B297D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89014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raining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or </w:t>
            </w:r>
            <w:r w:rsidR="00F37BD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a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raining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ystem</w:t>
            </w:r>
            <w:r w:rsidRPr="000C1E7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1AE85528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3926D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C6BA8">
              <w:rPr>
                <w:rFonts w:ascii="Calibri" w:eastAsia="Times New Roman" w:hAnsi="Calibri" w:cs="Times New Roman"/>
                <w:b/>
                <w:color w:val="000000"/>
              </w:rPr>
              <w:lastRenderedPageBreak/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210" w:type="dxa"/>
            <w:gridSpan w:val="5"/>
          </w:tcPr>
          <w:p w14:paraId="0593EB6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6BAE4C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198D9295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E179A59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1FDFBE17" wp14:editId="658C4BD3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2640</wp:posOffset>
                      </wp:positionV>
                      <wp:extent cx="0" cy="638175"/>
                      <wp:effectExtent l="95250" t="0" r="57150" b="47625"/>
                      <wp:wrapNone/>
                      <wp:docPr id="4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A7D561" id="Straight Arrow Connector 4" o:spid="_x0000_s1026" type="#_x0000_t32" style="position:absolute;margin-left:91pt;margin-top:-63.2pt;width:0;height:50.2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210" w:type="dxa"/>
            <w:gridSpan w:val="5"/>
            <w:shd w:val="clear" w:color="auto" w:fill="auto"/>
          </w:tcPr>
          <w:p w14:paraId="6F7E4CE9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5B5968E0" w14:textId="77777777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10193850" w14:textId="7E80AF7C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6C6EA4">
              <w:rPr>
                <w:sz w:val="21"/>
                <w:szCs w:val="21"/>
              </w:rPr>
              <w:t>Training</w:t>
            </w:r>
            <w:r w:rsidR="00A33127">
              <w:rPr>
                <w:sz w:val="21"/>
                <w:szCs w:val="21"/>
              </w:rPr>
              <w:t xml:space="preserve"> </w:t>
            </w:r>
            <w:r w:rsidR="00683B6B">
              <w:rPr>
                <w:sz w:val="21"/>
                <w:szCs w:val="21"/>
              </w:rPr>
              <w:t xml:space="preserve">/Training </w:t>
            </w:r>
            <w:r w:rsidR="000415BF">
              <w:rPr>
                <w:sz w:val="21"/>
                <w:szCs w:val="21"/>
              </w:rPr>
              <w:t>Systems</w:t>
            </w:r>
            <w:r w:rsidR="006C6EA4"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88B937F" w14:textId="485CAACC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6DA622AF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BEAFD22" w14:textId="77777777" w:rsidTr="00B950C5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73D0D1B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C2CC0BE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2435671E" w14:textId="77777777" w:rsidTr="00B950C5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0FDDF77" w14:textId="0221D316" w:rsidR="00D24130" w:rsidRPr="00AB4C5C" w:rsidRDefault="00D24130" w:rsidP="003B297D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3B297D">
              <w:rPr>
                <w:rFonts w:ascii="Calibri" w:hAnsi="Calibri"/>
                <w:color w:val="000000"/>
                <w:sz w:val="21"/>
                <w:szCs w:val="21"/>
              </w:rPr>
              <w:t>development or improvement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 of </w:t>
            </w:r>
            <w:r w:rsidR="00030EC7">
              <w:rPr>
                <w:rFonts w:ascii="Calibri" w:hAnsi="Calibri"/>
                <w:color w:val="000000"/>
                <w:sz w:val="21"/>
                <w:szCs w:val="21"/>
              </w:rPr>
              <w:t>t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raining?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6729119" w14:textId="228AC666" w:rsidR="00D24130" w:rsidRDefault="00D24130" w:rsidP="003B297D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C1AE9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Tribes/one year ago)</w:t>
            </w:r>
            <w:r w:rsidR="000F3BE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="003B297D">
              <w:rPr>
                <w:rFonts w:ascii="Calibri" w:hAnsi="Calibri"/>
                <w:color w:val="000000"/>
                <w:sz w:val="21"/>
                <w:szCs w:val="21"/>
              </w:rPr>
              <w:t>development or improvement of training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FD713E" w14:paraId="41DF1F0D" w14:textId="77777777" w:rsidTr="00B950C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FC1A744" w14:textId="3D0E2A4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EF0FC6">
              <w:rPr>
                <w:b/>
                <w:sz w:val="20"/>
                <w:szCs w:val="19"/>
              </w:rPr>
              <w:t>ye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33AAC7A" w14:textId="00695EB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6CF796D0" w14:textId="0613143C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7161A93D" w14:textId="70C3D2AF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57371FD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6F27A69A" w14:textId="08E8C35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2F5AE1" w14:textId="1AC22933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>ot started</w:t>
            </w:r>
            <w:r>
              <w:rPr>
                <w:b/>
                <w:sz w:val="20"/>
                <w:szCs w:val="19"/>
              </w:rPr>
              <w:t xml:space="preserve"> to work on</w:t>
            </w:r>
            <w:r w:rsidRPr="00EF0FC6"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 xml:space="preserve">move 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to next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800" w:type="dxa"/>
          </w:tcPr>
          <w:p w14:paraId="36BE4A2C" w14:textId="67ED6465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18690F5A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00BC4676" w14:textId="117EA3EC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794E4953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42A40F00" w14:textId="4B5FED7D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7759B18B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780DBB80" w14:textId="46FD0CDE" w:rsidR="00FD713E" w:rsidRDefault="00FD713E" w:rsidP="00FD713E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002CB16" w14:textId="77777777" w:rsidTr="004C4C89">
        <w:trPr>
          <w:trHeight w:val="266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9CE8EAB" w14:textId="77777777" w:rsidR="009A131F" w:rsidRPr="00283188" w:rsidRDefault="00D24130" w:rsidP="00020995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283188">
              <w:rPr>
                <w:color w:val="7030A0"/>
                <w:sz w:val="20"/>
              </w:rPr>
              <w:t xml:space="preserve">Quality indicators: </w:t>
            </w:r>
          </w:p>
          <w:p w14:paraId="27B711D0" w14:textId="6559318B" w:rsidR="00D24130" w:rsidRPr="00487F41" w:rsidRDefault="00D24130" w:rsidP="00020995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487F41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>, or training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487F41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3533151B" w14:textId="7D13C9D3" w:rsidR="00D24130" w:rsidRPr="00487F41" w:rsidRDefault="00D24130" w:rsidP="00487F41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487F41">
              <w:rPr>
                <w:b/>
                <w:sz w:val="21"/>
                <w:szCs w:val="21"/>
              </w:rPr>
              <w:t>Training</w:t>
            </w:r>
            <w:r w:rsidR="00537BEB">
              <w:rPr>
                <w:b/>
                <w:sz w:val="21"/>
                <w:szCs w:val="21"/>
              </w:rPr>
              <w:t>/training system</w:t>
            </w:r>
            <w:r w:rsidR="000415BF">
              <w:rPr>
                <w:b/>
                <w:sz w:val="21"/>
                <w:szCs w:val="21"/>
              </w:rPr>
              <w:t xml:space="preserve">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Pr="00537BEB">
              <w:rPr>
                <w:sz w:val="21"/>
                <w:szCs w:val="21"/>
              </w:rPr>
              <w:t xml:space="preserve"> developed with</w:t>
            </w:r>
            <w:r w:rsidR="00586834" w:rsidRPr="00537BEB">
              <w:rPr>
                <w:sz w:val="21"/>
                <w:szCs w:val="21"/>
              </w:rPr>
              <w:t xml:space="preserve">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537BEB">
              <w:rPr>
                <w:sz w:val="21"/>
                <w:szCs w:val="21"/>
              </w:rPr>
              <w:t>includes:</w:t>
            </w:r>
          </w:p>
          <w:p w14:paraId="03BD7DA9" w14:textId="11017215" w:rsidR="00D24130" w:rsidRPr="009A131F" w:rsidRDefault="000415BF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b/>
                <w:sz w:val="18"/>
                <w:szCs w:val="19"/>
              </w:rPr>
            </w:pPr>
            <w:r w:rsidRPr="009A131F">
              <w:rPr>
                <w:sz w:val="21"/>
                <w:szCs w:val="21"/>
              </w:rPr>
              <w:t>Data collection and analysis to</w:t>
            </w:r>
            <w:r w:rsidR="00D24130" w:rsidRPr="009A131F">
              <w:rPr>
                <w:sz w:val="21"/>
                <w:szCs w:val="21"/>
              </w:rPr>
              <w:t xml:space="preserve"> determine effectiveness of training</w:t>
            </w:r>
            <w:r w:rsidR="00D24130" w:rsidRPr="009A131F">
              <w:rPr>
                <w:sz w:val="20"/>
              </w:rPr>
              <w:t xml:space="preserve"> </w:t>
            </w:r>
          </w:p>
          <w:p w14:paraId="178A6F80" w14:textId="43CF4BDD" w:rsidR="00D24130" w:rsidRPr="009A131F" w:rsidRDefault="00487F41" w:rsidP="007C7207">
            <w:pPr>
              <w:spacing w:after="0" w:line="240" w:lineRule="auto"/>
              <w:ind w:left="702" w:right="47"/>
              <w:rPr>
                <w:b/>
                <w:sz w:val="18"/>
                <w:szCs w:val="19"/>
              </w:rPr>
            </w:pPr>
            <w:r w:rsidRPr="009A131F">
              <w:rPr>
                <w:sz w:val="21"/>
                <w:szCs w:val="21"/>
              </w:rPr>
              <w:t xml:space="preserve">Results of analysis of </w:t>
            </w:r>
            <w:r w:rsidR="00122418" w:rsidRPr="009A131F">
              <w:rPr>
                <w:sz w:val="21"/>
                <w:szCs w:val="21"/>
              </w:rPr>
              <w:t xml:space="preserve">Training data </w:t>
            </w:r>
            <w:r w:rsidR="00D24130" w:rsidRPr="009A131F">
              <w:rPr>
                <w:sz w:val="21"/>
                <w:szCs w:val="21"/>
              </w:rPr>
              <w:t>are forwarded to staff supervisors and/or coaches</w:t>
            </w:r>
            <w:r w:rsidR="00D24130" w:rsidRPr="009A131F">
              <w:rPr>
                <w:sz w:val="20"/>
              </w:rPr>
              <w:t xml:space="preserve"> </w:t>
            </w:r>
          </w:p>
          <w:p w14:paraId="2115B4F8" w14:textId="77777777" w:rsidR="00487F41" w:rsidRPr="00954AFB" w:rsidRDefault="00487F41" w:rsidP="00487F41">
            <w:pPr>
              <w:pStyle w:val="ListParagraph"/>
              <w:spacing w:after="0" w:line="240" w:lineRule="auto"/>
              <w:ind w:left="702" w:right="47"/>
              <w:rPr>
                <w:b/>
                <w:sz w:val="18"/>
                <w:szCs w:val="19"/>
              </w:rPr>
            </w:pPr>
          </w:p>
          <w:p w14:paraId="34E43055" w14:textId="77777777" w:rsidR="00D24130" w:rsidRPr="00954AFB" w:rsidRDefault="00D24130" w:rsidP="00B950C5">
            <w:pPr>
              <w:spacing w:after="0" w:line="240" w:lineRule="auto"/>
              <w:ind w:right="47"/>
              <w:rPr>
                <w:b/>
                <w:sz w:val="18"/>
                <w:szCs w:val="19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11DF23F" w14:textId="77777777" w:rsidR="009A131F" w:rsidRPr="00283188" w:rsidRDefault="00D24130" w:rsidP="00020995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283188">
              <w:rPr>
                <w:color w:val="7030A0"/>
                <w:sz w:val="20"/>
              </w:rPr>
              <w:t xml:space="preserve">Quality indicators: </w:t>
            </w:r>
          </w:p>
          <w:p w14:paraId="311EF483" w14:textId="1F00EA01" w:rsidR="00D24130" w:rsidRPr="00512F09" w:rsidRDefault="00D24130" w:rsidP="00020995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 w:rsidRPr="00512F09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 xml:space="preserve">, or </w:t>
            </w:r>
            <w:r w:rsidR="00683B6B">
              <w:rPr>
                <w:sz w:val="21"/>
                <w:szCs w:val="21"/>
              </w:rPr>
              <w:t>training</w:t>
            </w:r>
            <w:r w:rsidR="00717C53">
              <w:rPr>
                <w:sz w:val="21"/>
                <w:szCs w:val="21"/>
              </w:rPr>
              <w:t xml:space="preserve">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512F09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0B9711F2" w14:textId="2C027AFC" w:rsidR="00D24130" w:rsidRPr="00283188" w:rsidRDefault="00D24130" w:rsidP="00265D2B">
            <w:pPr>
              <w:spacing w:before="120" w:after="40" w:line="240" w:lineRule="auto"/>
              <w:ind w:left="137"/>
              <w:rPr>
                <w:sz w:val="21"/>
                <w:szCs w:val="21"/>
              </w:rPr>
            </w:pPr>
            <w:r w:rsidRPr="00265D2B">
              <w:rPr>
                <w:b/>
                <w:sz w:val="21"/>
                <w:szCs w:val="21"/>
              </w:rPr>
              <w:t>Training</w:t>
            </w:r>
            <w:r w:rsidR="00537BEB">
              <w:rPr>
                <w:b/>
                <w:sz w:val="21"/>
                <w:szCs w:val="21"/>
              </w:rPr>
              <w:t xml:space="preserve">/training system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Pr="00537BEB">
              <w:rPr>
                <w:sz w:val="21"/>
                <w:szCs w:val="21"/>
              </w:rPr>
              <w:t xml:space="preserve"> developed</w:t>
            </w:r>
            <w:r w:rsidR="009A131F">
              <w:rPr>
                <w:sz w:val="21"/>
                <w:szCs w:val="21"/>
              </w:rPr>
              <w:t xml:space="preserve"> </w:t>
            </w:r>
            <w:r w:rsidR="009A131F" w:rsidRPr="00283188">
              <w:rPr>
                <w:i/>
                <w:sz w:val="21"/>
                <w:szCs w:val="21"/>
              </w:rPr>
              <w:t>(before working with Center for Tribes/</w:t>
            </w:r>
            <w:r w:rsidR="00C40454" w:rsidRPr="00283188">
              <w:rPr>
                <w:i/>
                <w:sz w:val="21"/>
                <w:szCs w:val="21"/>
              </w:rPr>
              <w:t>one year ago)</w:t>
            </w:r>
            <w:r w:rsidR="00586834" w:rsidRPr="00283188">
              <w:rPr>
                <w:i/>
                <w:sz w:val="21"/>
                <w:szCs w:val="21"/>
              </w:rPr>
              <w:t xml:space="preserve"> </w:t>
            </w:r>
            <w:r w:rsidRPr="00283188">
              <w:rPr>
                <w:sz w:val="21"/>
                <w:szCs w:val="21"/>
              </w:rPr>
              <w:t>included:</w:t>
            </w:r>
          </w:p>
          <w:p w14:paraId="5DBED76F" w14:textId="77777777" w:rsidR="009A131F" w:rsidRPr="009A131F" w:rsidRDefault="00D24130" w:rsidP="0074516C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right="137"/>
              <w:rPr>
                <w:sz w:val="20"/>
              </w:rPr>
            </w:pPr>
            <w:r w:rsidRPr="009A131F">
              <w:rPr>
                <w:sz w:val="21"/>
                <w:szCs w:val="21"/>
              </w:rPr>
              <w:t>Data collection and analysis to determine effectiveness of training</w:t>
            </w:r>
            <w:r w:rsidRPr="009A131F">
              <w:rPr>
                <w:sz w:val="20"/>
              </w:rPr>
              <w:t xml:space="preserve"> </w:t>
            </w:r>
          </w:p>
          <w:p w14:paraId="113FFBED" w14:textId="416F167F" w:rsidR="00D24130" w:rsidRPr="009A131F" w:rsidRDefault="00487F41" w:rsidP="0074516C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right="137"/>
              <w:rPr>
                <w:sz w:val="20"/>
              </w:rPr>
            </w:pPr>
            <w:r w:rsidRPr="009A131F">
              <w:rPr>
                <w:sz w:val="21"/>
                <w:szCs w:val="21"/>
              </w:rPr>
              <w:t xml:space="preserve">Results of </w:t>
            </w:r>
            <w:r w:rsidR="00122418" w:rsidRPr="009A131F">
              <w:rPr>
                <w:sz w:val="21"/>
                <w:szCs w:val="21"/>
              </w:rPr>
              <w:t xml:space="preserve">analysis of </w:t>
            </w:r>
            <w:r w:rsidRPr="009A131F">
              <w:rPr>
                <w:sz w:val="21"/>
                <w:szCs w:val="21"/>
              </w:rPr>
              <w:t>Training data</w:t>
            </w:r>
            <w:r w:rsidR="00D24130" w:rsidRPr="009A131F">
              <w:rPr>
                <w:sz w:val="21"/>
                <w:szCs w:val="21"/>
              </w:rPr>
              <w:t xml:space="preserve"> </w:t>
            </w:r>
            <w:r w:rsidR="000415BF" w:rsidRPr="009A131F">
              <w:rPr>
                <w:sz w:val="21"/>
                <w:szCs w:val="21"/>
              </w:rPr>
              <w:t>that were</w:t>
            </w:r>
            <w:r w:rsidR="00D24130" w:rsidRPr="009A131F">
              <w:rPr>
                <w:sz w:val="21"/>
                <w:szCs w:val="21"/>
              </w:rPr>
              <w:t xml:space="preserve"> forwarded to sta</w:t>
            </w:r>
            <w:r w:rsidR="00122418" w:rsidRPr="009A131F">
              <w:rPr>
                <w:sz w:val="21"/>
                <w:szCs w:val="21"/>
              </w:rPr>
              <w:t>ff supervisors and/or coaches</w:t>
            </w:r>
          </w:p>
          <w:p w14:paraId="32750C8A" w14:textId="77777777" w:rsidR="00790260" w:rsidRDefault="00790260" w:rsidP="00B950C5">
            <w:pPr>
              <w:spacing w:after="0" w:line="240" w:lineRule="auto"/>
              <w:ind w:firstLine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5EB06440" w14:textId="77777777" w:rsidR="00D24130" w:rsidRPr="00954AFB" w:rsidRDefault="00D24130" w:rsidP="00B950C5">
            <w:pPr>
              <w:spacing w:after="0" w:line="240" w:lineRule="auto"/>
              <w:ind w:firstLine="137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(move to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next infrastructure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Q)</w:t>
            </w:r>
          </w:p>
        </w:tc>
      </w:tr>
    </w:tbl>
    <w:p w14:paraId="7635CAAE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08AD5E30" w14:textId="69FB53FA" w:rsidR="00A81550" w:rsidRDefault="00A81550">
      <w:pPr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br w:type="page"/>
      </w:r>
    </w:p>
    <w:p w14:paraId="5889A4DD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260"/>
        <w:gridCol w:w="630"/>
        <w:gridCol w:w="720"/>
        <w:gridCol w:w="1260"/>
        <w:gridCol w:w="1530"/>
        <w:gridCol w:w="1530"/>
        <w:gridCol w:w="1350"/>
        <w:gridCol w:w="1620"/>
        <w:gridCol w:w="360"/>
        <w:gridCol w:w="1080"/>
        <w:gridCol w:w="1440"/>
        <w:gridCol w:w="1530"/>
      </w:tblGrid>
      <w:tr w:rsidR="00D24130" w:rsidRPr="00297EEB" w14:paraId="5B035282" w14:textId="77777777" w:rsidTr="00B950C5">
        <w:trPr>
          <w:trHeight w:val="161"/>
        </w:trPr>
        <w:tc>
          <w:tcPr>
            <w:tcW w:w="18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386A1B4" w14:textId="77777777" w:rsidR="00D24130" w:rsidRPr="00DE0A61" w:rsidRDefault="00D24130" w:rsidP="00B950C5">
            <w:pPr>
              <w:spacing w:after="0" w:line="240" w:lineRule="auto"/>
              <w:ind w:left="-4"/>
              <w:jc w:val="both"/>
              <w:rPr>
                <w:b/>
                <w:sz w:val="18"/>
                <w:szCs w:val="18"/>
              </w:rPr>
            </w:pPr>
            <w:r w:rsidRPr="005C1C1B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Supervision</w:t>
            </w:r>
          </w:p>
        </w:tc>
        <w:tc>
          <w:tcPr>
            <w:tcW w:w="1242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4EF6540D" w14:textId="522A95B9" w:rsidR="00D24130" w:rsidRPr="000C1E73" w:rsidRDefault="00D24130" w:rsidP="009A131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hanging="321"/>
              <w:rPr>
                <w:b/>
                <w:sz w:val="24"/>
                <w:szCs w:val="18"/>
              </w:rPr>
            </w:pP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805B5D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805B5D">
              <w:rPr>
                <w:i/>
                <w:sz w:val="24"/>
                <w:u w:val="single"/>
              </w:rPr>
              <w:t xml:space="preserve"> from CapTRACK)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developing or 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  <w:t>improving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 </w:t>
            </w:r>
            <w:r w:rsidR="00E42858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supervisory and other 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>processes</w:t>
            </w:r>
            <w:r w:rsidR="004C576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(beyond training) to coach, mentor, and/or support </w:t>
            </w:r>
            <w:r w:rsidR="004525F7" w:rsidRPr="009A131F">
              <w:rPr>
                <w:rFonts w:ascii="Calibri" w:eastAsia="Times New Roman" w:hAnsi="Calibri" w:cs="Times New Roman"/>
                <w:color w:val="000000"/>
                <w:sz w:val="24"/>
              </w:rPr>
              <w:t>the group responsible for child welfare services in your tribe?</w:t>
            </w:r>
          </w:p>
        </w:tc>
      </w:tr>
      <w:tr w:rsidR="00D24130" w14:paraId="49C8E3DB" w14:textId="77777777" w:rsidTr="00283188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132A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90" w:type="dxa"/>
            <w:gridSpan w:val="5"/>
          </w:tcPr>
          <w:p w14:paraId="5C7FDF1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871287">
              <w:rPr>
                <w:b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09E73B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87EA6B" w14:textId="77777777" w:rsidTr="00283188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ADA15E3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5245C4D4" wp14:editId="18465DC4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54075</wp:posOffset>
                      </wp:positionV>
                      <wp:extent cx="0" cy="638175"/>
                      <wp:effectExtent l="95250" t="0" r="57150" b="47625"/>
                      <wp:wrapNone/>
                      <wp:docPr id="5" name="Straight Arrow Connector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AB88877" id="Straight Arrow Connector 5" o:spid="_x0000_s1026" type="#_x0000_t32" style="position:absolute;margin-left:91pt;margin-top:-67.25pt;width:0;height:50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90" w:type="dxa"/>
            <w:gridSpan w:val="5"/>
            <w:shd w:val="clear" w:color="auto" w:fill="auto"/>
          </w:tcPr>
          <w:p w14:paraId="0550AE2B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03366571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58DE4DE8" w14:textId="157C0AB9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8726D">
              <w:rPr>
                <w:sz w:val="21"/>
                <w:szCs w:val="21"/>
              </w:rPr>
              <w:t xml:space="preserve">system </w:t>
            </w:r>
            <w:r w:rsidRPr="00745290">
              <w:rPr>
                <w:sz w:val="21"/>
                <w:szCs w:val="21"/>
              </w:rPr>
              <w:t xml:space="preserve">adequately </w:t>
            </w:r>
            <w:r w:rsidR="0058726D">
              <w:rPr>
                <w:sz w:val="21"/>
                <w:szCs w:val="21"/>
              </w:rPr>
              <w:t xml:space="preserve">coaches and </w:t>
            </w:r>
            <w:r w:rsidRPr="00745290">
              <w:rPr>
                <w:sz w:val="21"/>
                <w:szCs w:val="21"/>
              </w:rPr>
              <w:t>support</w:t>
            </w:r>
            <w:r w:rsidR="0058726D">
              <w:rPr>
                <w:sz w:val="21"/>
                <w:szCs w:val="21"/>
              </w:rPr>
              <w:t>s</w:t>
            </w:r>
            <w:r w:rsidRPr="00745290">
              <w:rPr>
                <w:sz w:val="21"/>
                <w:szCs w:val="21"/>
              </w:rPr>
              <w:t xml:space="preserve"> </w:t>
            </w:r>
            <w:r w:rsidR="00A1313C">
              <w:rPr>
                <w:sz w:val="21"/>
                <w:szCs w:val="21"/>
              </w:rPr>
              <w:t xml:space="preserve">professionals/staff </w:t>
            </w:r>
            <w:r w:rsidR="0058726D">
              <w:rPr>
                <w:sz w:val="21"/>
                <w:szCs w:val="21"/>
              </w:rPr>
              <w:t xml:space="preserve">to do </w:t>
            </w:r>
            <w:r w:rsidRPr="00745290">
              <w:rPr>
                <w:sz w:val="21"/>
                <w:szCs w:val="21"/>
              </w:rPr>
              <w:t>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D14EF5A" w14:textId="6C382E4C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72F1010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78D4D17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038AB9E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91C8E55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534E32CA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52D328A5" w14:textId="26D214BF" w:rsidR="00D24130" w:rsidRPr="00AB4C5C" w:rsidRDefault="00D24130" w:rsidP="009A131F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8726D">
              <w:rPr>
                <w:rFonts w:ascii="Calibri" w:hAnsi="Calibri"/>
                <w:color w:val="000000"/>
                <w:sz w:val="21"/>
                <w:szCs w:val="21"/>
              </w:rPr>
              <w:t>develop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ment/improvement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 xml:space="preserve">to coach and support 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staff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9CB321D" w14:textId="12E11B7C" w:rsidR="00D24130" w:rsidRDefault="00D24130" w:rsidP="009A131F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)</w:t>
            </w:r>
            <w:r w:rsid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development/improvement 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 xml:space="preserve">to coach and support 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staff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657D5248" w14:textId="77777777" w:rsidTr="00283188">
        <w:trPr>
          <w:trHeight w:val="233"/>
        </w:trPr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9FF4852" w14:textId="296ED35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350" w:type="dxa"/>
            <w:gridSpan w:val="2"/>
          </w:tcPr>
          <w:p w14:paraId="518662EE" w14:textId="1197ADE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</w:tcPr>
          <w:p w14:paraId="2B8E2917" w14:textId="36AD685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530" w:type="dxa"/>
          </w:tcPr>
          <w:p w14:paraId="07CB2F06" w14:textId="4052440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5C27B50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804184E" w14:textId="7A58FDD9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0252BB2" w14:textId="3E8AA8A5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6D0A30D1" w14:textId="5C583B86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7C43B1B8" w14:textId="07EF331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0EDC9BC1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1A7946A0" w14:textId="404FFC3A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3374A48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82CB088" w14:textId="1CD8E17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FCE032C" w14:textId="77777777" w:rsidTr="004C4C89">
        <w:trPr>
          <w:trHeight w:val="292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7D3EA31" w14:textId="77777777" w:rsidR="009A131F" w:rsidRPr="009C07A7" w:rsidRDefault="00D24130" w:rsidP="004C4C89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9C07A7">
              <w:rPr>
                <w:color w:val="7030A0"/>
                <w:sz w:val="20"/>
              </w:rPr>
              <w:t xml:space="preserve">Quality indicators: </w:t>
            </w:r>
          </w:p>
          <w:p w14:paraId="13CA7E2F" w14:textId="0AAC876C" w:rsidR="00D24130" w:rsidRPr="00137983" w:rsidRDefault="00D24130" w:rsidP="004C4C89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5A57855F" w14:textId="51CCC059" w:rsidR="00D24130" w:rsidRPr="00137983" w:rsidRDefault="00D24130" w:rsidP="00137983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137983">
              <w:rPr>
                <w:b/>
                <w:sz w:val="21"/>
                <w:szCs w:val="21"/>
              </w:rPr>
              <w:t>Supervis</w:t>
            </w:r>
            <w:r w:rsidR="00E269DC">
              <w:rPr>
                <w:b/>
                <w:sz w:val="21"/>
                <w:szCs w:val="21"/>
              </w:rPr>
              <w:t>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 w:rsidR="00E269DC"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Pr="004525F7">
              <w:rPr>
                <w:sz w:val="21"/>
                <w:szCs w:val="21"/>
              </w:rPr>
              <w:t>that we’ve developed with</w:t>
            </w:r>
            <w:r w:rsidR="00586834" w:rsidRPr="004525F7">
              <w:rPr>
                <w:sz w:val="21"/>
                <w:szCs w:val="21"/>
              </w:rPr>
              <w:t xml:space="preserve">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4525F7">
              <w:rPr>
                <w:sz w:val="21"/>
                <w:szCs w:val="21"/>
              </w:rPr>
              <w:t>include:</w:t>
            </w:r>
          </w:p>
          <w:p w14:paraId="039C06D0" w14:textId="40B81299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</w:t>
            </w:r>
            <w:r>
              <w:rPr>
                <w:sz w:val="21"/>
                <w:szCs w:val="21"/>
              </w:rPr>
              <w:t xml:space="preserve">observation of </w:t>
            </w:r>
            <w:r w:rsidR="00A1313C">
              <w:rPr>
                <w:sz w:val="21"/>
                <w:szCs w:val="21"/>
              </w:rPr>
              <w:t xml:space="preserve">work by </w:t>
            </w:r>
            <w:r>
              <w:rPr>
                <w:sz w:val="21"/>
                <w:szCs w:val="21"/>
              </w:rPr>
              <w:t xml:space="preserve">supervisors/mentors, </w:t>
            </w:r>
            <w:r w:rsidRPr="00FA51D2">
              <w:rPr>
                <w:sz w:val="21"/>
                <w:szCs w:val="21"/>
              </w:rPr>
              <w:t xml:space="preserve">which is followed by immediate feedback </w:t>
            </w:r>
            <w:r w:rsidRPr="00A1313C">
              <w:rPr>
                <w:sz w:val="21"/>
                <w:szCs w:val="21"/>
              </w:rPr>
              <w:t xml:space="preserve">to </w:t>
            </w:r>
            <w:r w:rsidR="00F763C3">
              <w:rPr>
                <w:sz w:val="21"/>
                <w:szCs w:val="21"/>
              </w:rPr>
              <w:t>those whose</w:t>
            </w:r>
            <w:r w:rsidRPr="00A1313C">
              <w:rPr>
                <w:sz w:val="21"/>
                <w:szCs w:val="21"/>
              </w:rPr>
              <w:t xml:space="preserve"> skills</w:t>
            </w:r>
            <w:r w:rsidRPr="00FA51D2">
              <w:rPr>
                <w:sz w:val="21"/>
                <w:szCs w:val="21"/>
              </w:rPr>
              <w:t xml:space="preserve"> are observed</w:t>
            </w:r>
            <w:r>
              <w:rPr>
                <w:sz w:val="20"/>
              </w:rPr>
              <w:t xml:space="preserve"> </w: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1ismi7or5o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13BE1B6D" w14:textId="72424AFD" w:rsidR="00C24A3F" w:rsidRPr="000362A5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DD3A79">
              <w:rPr>
                <w:sz w:val="21"/>
                <w:szCs w:val="21"/>
              </w:rPr>
              <w:t>Evidence that those who receive coaching routinely improve their skills</w:t>
            </w:r>
            <w:r>
              <w:rPr>
                <w:sz w:val="20"/>
              </w:rPr>
              <w:t xml:space="preserve"> </w:t>
            </w:r>
          </w:p>
          <w:p w14:paraId="555E729E" w14:textId="48D9FAD0" w:rsidR="004C4C89" w:rsidRDefault="004C4C89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6D77E26A" w14:textId="77777777" w:rsidR="00283188" w:rsidRDefault="00283188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79EF6C95" w14:textId="45126A94" w:rsidR="00D24130" w:rsidRPr="008D4FA2" w:rsidRDefault="004C4C89" w:rsidP="004C4C89">
            <w:pPr>
              <w:spacing w:after="0" w:line="240" w:lineRule="auto"/>
              <w:ind w:left="346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56079A54" w14:textId="77777777" w:rsidR="009A131F" w:rsidRPr="009C07A7" w:rsidRDefault="00D24130" w:rsidP="004C4C89">
            <w:pPr>
              <w:spacing w:before="120" w:after="120" w:line="240" w:lineRule="auto"/>
              <w:ind w:left="43"/>
              <w:rPr>
                <w:color w:val="7030A0"/>
                <w:sz w:val="20"/>
              </w:rPr>
            </w:pPr>
            <w:r w:rsidRPr="009C07A7">
              <w:rPr>
                <w:color w:val="7030A0"/>
                <w:sz w:val="20"/>
              </w:rPr>
              <w:t>Quality indicators:</w:t>
            </w:r>
          </w:p>
          <w:p w14:paraId="712581DE" w14:textId="66DE3561" w:rsidR="00D24130" w:rsidRPr="00753943" w:rsidRDefault="00D24130" w:rsidP="004C4C89">
            <w:pPr>
              <w:spacing w:before="120" w:after="120" w:line="240" w:lineRule="auto"/>
              <w:ind w:left="43"/>
              <w:rPr>
                <w:sz w:val="20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have implemen</w:t>
            </w:r>
            <w:r w:rsidR="00BD614D" w:rsidRPr="00137983">
              <w:rPr>
                <w:sz w:val="21"/>
                <w:szCs w:val="21"/>
              </w:rPr>
              <w:t>ted, please check if you agree w</w:t>
            </w:r>
            <w:r w:rsidRPr="00137983">
              <w:rPr>
                <w:sz w:val="21"/>
                <w:szCs w:val="21"/>
              </w:rPr>
              <w:t>ith the following:</w:t>
            </w:r>
          </w:p>
          <w:p w14:paraId="46F417A9" w14:textId="69CD0033" w:rsidR="00D24130" w:rsidRPr="004525F7" w:rsidRDefault="00E269DC" w:rsidP="00137983">
            <w:pPr>
              <w:spacing w:before="12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Supervis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="00D24130" w:rsidRPr="004525F7">
              <w:rPr>
                <w:sz w:val="21"/>
                <w:szCs w:val="21"/>
              </w:rPr>
              <w:t xml:space="preserve">that </w:t>
            </w:r>
            <w:r w:rsidR="00137983" w:rsidRPr="004525F7">
              <w:rPr>
                <w:sz w:val="21"/>
                <w:szCs w:val="21"/>
              </w:rPr>
              <w:t>w</w:t>
            </w:r>
            <w:r w:rsidRPr="004525F7">
              <w:rPr>
                <w:sz w:val="21"/>
                <w:szCs w:val="21"/>
              </w:rPr>
              <w:t>ere</w:t>
            </w:r>
            <w:r w:rsidR="00D24130" w:rsidRPr="004525F7">
              <w:rPr>
                <w:sz w:val="21"/>
                <w:szCs w:val="21"/>
              </w:rPr>
              <w:t xml:space="preserve"> d</w:t>
            </w:r>
            <w:r w:rsidR="00D24130" w:rsidRPr="005C1C1B">
              <w:rPr>
                <w:sz w:val="21"/>
                <w:szCs w:val="21"/>
              </w:rPr>
              <w:t xml:space="preserve">eveloped </w:t>
            </w:r>
            <w:r w:rsidR="009C07A7" w:rsidRPr="005C1C1B">
              <w:rPr>
                <w:i/>
                <w:sz w:val="21"/>
                <w:szCs w:val="21"/>
              </w:rPr>
              <w:t xml:space="preserve">(before working </w:t>
            </w:r>
            <w:r w:rsidR="00D24130" w:rsidRPr="005C1C1B">
              <w:rPr>
                <w:i/>
                <w:sz w:val="21"/>
                <w:szCs w:val="21"/>
              </w:rPr>
              <w:t>with</w:t>
            </w:r>
            <w:r w:rsidR="00586834" w:rsidRPr="005C1C1B">
              <w:rPr>
                <w:i/>
                <w:sz w:val="21"/>
                <w:szCs w:val="21"/>
              </w:rPr>
              <w:t xml:space="preserve"> </w:t>
            </w:r>
            <w:r w:rsidR="00872F3B" w:rsidRPr="005C1C1B">
              <w:rPr>
                <w:i/>
                <w:sz w:val="21"/>
                <w:szCs w:val="21"/>
              </w:rPr>
              <w:t>Center for Tribes</w:t>
            </w:r>
            <w:r w:rsidR="00137983" w:rsidRPr="005C1C1B">
              <w:rPr>
                <w:i/>
                <w:sz w:val="21"/>
                <w:szCs w:val="21"/>
              </w:rPr>
              <w:t>/one year ago)</w:t>
            </w:r>
            <w:r w:rsidR="00137983" w:rsidRPr="004525F7">
              <w:rPr>
                <w:i/>
                <w:sz w:val="21"/>
                <w:szCs w:val="21"/>
              </w:rPr>
              <w:t xml:space="preserve"> </w:t>
            </w:r>
            <w:r w:rsidR="00137983" w:rsidRPr="004525F7">
              <w:rPr>
                <w:sz w:val="21"/>
                <w:szCs w:val="21"/>
              </w:rPr>
              <w:t>included:</w:t>
            </w:r>
          </w:p>
          <w:p w14:paraId="560B95F0" w14:textId="0AF627EB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observation of </w:t>
            </w:r>
            <w:r w:rsidR="00A1313C">
              <w:rPr>
                <w:sz w:val="21"/>
                <w:szCs w:val="21"/>
              </w:rPr>
              <w:t xml:space="preserve">work </w:t>
            </w:r>
            <w:r w:rsidRPr="00FA51D2">
              <w:rPr>
                <w:sz w:val="21"/>
                <w:szCs w:val="21"/>
              </w:rPr>
              <w:t>by coaches</w:t>
            </w:r>
            <w:r>
              <w:rPr>
                <w:sz w:val="21"/>
                <w:szCs w:val="21"/>
              </w:rPr>
              <w:t>/supervisors/mentors</w:t>
            </w:r>
            <w:r w:rsidRPr="00FA51D2">
              <w:rPr>
                <w:sz w:val="21"/>
                <w:szCs w:val="21"/>
              </w:rPr>
              <w:t xml:space="preserve">, which was followed by immediate feedback to </w:t>
            </w:r>
            <w:r w:rsidR="00F763C3">
              <w:rPr>
                <w:sz w:val="21"/>
                <w:szCs w:val="21"/>
              </w:rPr>
              <w:t>those whose</w:t>
            </w:r>
            <w:r w:rsidRPr="00FA51D2">
              <w:rPr>
                <w:sz w:val="21"/>
                <w:szCs w:val="21"/>
              </w:rPr>
              <w:t xml:space="preserve"> skills were observed</w:t>
            </w:r>
            <w:r>
              <w:rPr>
                <w:sz w:val="20"/>
              </w:rPr>
              <w:t xml:space="preserve"> </w:t>
            </w:r>
          </w:p>
          <w:p w14:paraId="1583EDE9" w14:textId="0EF26397" w:rsidR="00C24A3F" w:rsidRPr="00FE378A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i/>
                <w:color w:val="2E74B5" w:themeColor="accent1" w:themeShade="BF"/>
                <w:sz w:val="18"/>
                <w:szCs w:val="19"/>
              </w:rPr>
            </w:pPr>
            <w:r w:rsidRPr="00FA51D2">
              <w:rPr>
                <w:sz w:val="21"/>
                <w:szCs w:val="21"/>
              </w:rPr>
              <w:t>Evidence that those who received coaching</w:t>
            </w:r>
            <w:r>
              <w:rPr>
                <w:sz w:val="21"/>
                <w:szCs w:val="21"/>
              </w:rPr>
              <w:t>/supervision/mentoring</w:t>
            </w:r>
            <w:r w:rsidRPr="00FA51D2">
              <w:rPr>
                <w:sz w:val="21"/>
                <w:szCs w:val="21"/>
              </w:rPr>
              <w:t xml:space="preserve"> routinely improved their skills</w:t>
            </w:r>
            <w:r>
              <w:rPr>
                <w:sz w:val="20"/>
              </w:rPr>
              <w:t xml:space="preserve"> </w:t>
            </w:r>
          </w:p>
          <w:p w14:paraId="2BFEA7AD" w14:textId="77777777" w:rsidR="004C4C89" w:rsidRDefault="004C4C89" w:rsidP="007F2841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36C1B1C7" w14:textId="28B99643" w:rsidR="004C4C89" w:rsidRPr="004C4C89" w:rsidRDefault="004C4C89" w:rsidP="007F2841">
            <w:pPr>
              <w:spacing w:after="0" w:line="240" w:lineRule="auto"/>
              <w:ind w:left="346"/>
              <w:rPr>
                <w:sz w:val="20"/>
              </w:rPr>
            </w:pPr>
            <w:r w:rsidRPr="007F2841">
              <w:rPr>
                <w:i/>
                <w:color w:val="2E74B5" w:themeColor="accent1" w:themeShade="BF"/>
                <w:sz w:val="18"/>
                <w:szCs w:val="19"/>
              </w:rPr>
              <w:t>(move to next Infrastructure Q)</w:t>
            </w:r>
          </w:p>
        </w:tc>
      </w:tr>
    </w:tbl>
    <w:p w14:paraId="5D5C8DB1" w14:textId="77777777" w:rsidR="00D24130" w:rsidRPr="00F260BE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742A1CE6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p w14:paraId="0EA396F3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260"/>
        <w:gridCol w:w="1440"/>
        <w:gridCol w:w="1080"/>
        <w:gridCol w:w="90"/>
        <w:gridCol w:w="1350"/>
        <w:gridCol w:w="1710"/>
        <w:gridCol w:w="1440"/>
        <w:gridCol w:w="1620"/>
        <w:gridCol w:w="270"/>
        <w:gridCol w:w="1170"/>
        <w:gridCol w:w="1440"/>
        <w:gridCol w:w="1440"/>
      </w:tblGrid>
      <w:tr w:rsidR="00D24130" w:rsidRPr="00297EEB" w14:paraId="461BFE26" w14:textId="77777777" w:rsidTr="00B950C5">
        <w:trPr>
          <w:trHeight w:val="278"/>
        </w:trPr>
        <w:tc>
          <w:tcPr>
            <w:tcW w:w="270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013A42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5C1C1B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Evaluation/CQI</w:t>
            </w:r>
          </w:p>
        </w:tc>
        <w:tc>
          <w:tcPr>
            <w:tcW w:w="1161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C8CF18F" w14:textId="2060DBC1" w:rsidR="00D24130" w:rsidRPr="000C1E73" w:rsidRDefault="00D24130" w:rsidP="00A3766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b/>
                <w:sz w:val="24"/>
                <w:szCs w:val="18"/>
              </w:rPr>
            </w:pP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F763C3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F763C3">
              <w:rPr>
                <w:i/>
                <w:sz w:val="24"/>
                <w:u w:val="single"/>
              </w:rPr>
              <w:t xml:space="preserve"> from CapTRACK)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eveloping or improving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data collection, using data to make decisions and improvements</w:t>
            </w:r>
            <w:r w:rsidR="00580BD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and/or evaluation efforts?</w:t>
            </w:r>
          </w:p>
        </w:tc>
      </w:tr>
      <w:tr w:rsidR="00D24130" w14:paraId="4C070180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F1D3BE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6"/>
          </w:tcPr>
          <w:p w14:paraId="6A54F4F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58478D5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A67A2AF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3D167BD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72A88E65" wp14:editId="2DD5832D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22325</wp:posOffset>
                      </wp:positionV>
                      <wp:extent cx="0" cy="638175"/>
                      <wp:effectExtent l="95250" t="0" r="57150" b="47625"/>
                      <wp:wrapNone/>
                      <wp:docPr id="14" name="Straight Arrow Connector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7DFFC0" id="Straight Arrow Connector 14" o:spid="_x0000_s1026" type="#_x0000_t32" style="position:absolute;margin-left:91pt;margin-top:-64.75pt;width:0;height:50.2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6"/>
            <w:shd w:val="clear" w:color="auto" w:fill="auto"/>
          </w:tcPr>
          <w:p w14:paraId="453DA11C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85A94B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76077595" w14:textId="47ADE7DA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F763C3">
              <w:rPr>
                <w:sz w:val="21"/>
                <w:szCs w:val="21"/>
              </w:rPr>
              <w:t>d</w:t>
            </w:r>
            <w:r w:rsidR="00B75638">
              <w:rPr>
                <w:sz w:val="21"/>
                <w:szCs w:val="21"/>
              </w:rPr>
              <w:t>ata collection</w:t>
            </w:r>
            <w:r w:rsidR="00DB11F4">
              <w:rPr>
                <w:sz w:val="21"/>
                <w:szCs w:val="21"/>
              </w:rPr>
              <w:t>/data use/evaluation</w:t>
            </w:r>
            <w:r w:rsidR="00892275">
              <w:rPr>
                <w:sz w:val="21"/>
                <w:szCs w:val="21"/>
              </w:rPr>
              <w:t xml:space="preserve"> </w:t>
            </w:r>
            <w:r w:rsidR="00DB11F4">
              <w:rPr>
                <w:sz w:val="21"/>
                <w:szCs w:val="21"/>
              </w:rPr>
              <w:t>activities</w:t>
            </w:r>
            <w:r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1088F789" w14:textId="5F2DA2F1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18D078D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4457143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04D8F42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21B818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4891DB7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716E0EC" w14:textId="431323CB" w:rsidR="00D24130" w:rsidRPr="00AB4C5C" w:rsidRDefault="00D24130" w:rsidP="00257AD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implementation of these </w:t>
            </w:r>
            <w:r w:rsidR="00A3766B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data collection, data use, and/or e</w:t>
            </w:r>
            <w:r w:rsidR="00E24AF8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valuation</w:t>
            </w:r>
            <w:r w:rsidR="00A3766B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257AD4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3BF7F73" w14:textId="1F1DD075" w:rsidR="00D24130" w:rsidRDefault="00D24130" w:rsidP="00257AD4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Where were </w:t>
            </w:r>
            <w:r w:rsidRPr="00257AD4">
              <w:rPr>
                <w:rFonts w:ascii="Calibri" w:hAnsi="Calibri"/>
                <w:color w:val="000000"/>
                <w:sz w:val="21"/>
                <w:szCs w:val="21"/>
              </w:rPr>
              <w:t xml:space="preserve">you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)</w:t>
            </w:r>
            <w:r w:rsidRPr="00257AD4">
              <w:rPr>
                <w:rFonts w:ascii="Calibri" w:hAnsi="Calibri"/>
                <w:color w:val="000000"/>
                <w:sz w:val="21"/>
                <w:szCs w:val="21"/>
              </w:rPr>
              <w:t xml:space="preserve"> in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 your planning/implementation of these </w:t>
            </w:r>
            <w:r w:rsidR="00A3766B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data collection, data use, and/or evaluation</w:t>
            </w:r>
            <w:r w:rsidR="00A3766B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257AD4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01ACBE5D" w14:textId="77777777" w:rsidTr="00283188">
        <w:trPr>
          <w:trHeight w:val="233"/>
        </w:trPr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B45E57F" w14:textId="09E794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4382282E" w14:textId="414C94D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  <w:gridSpan w:val="2"/>
          </w:tcPr>
          <w:p w14:paraId="734C4E0A" w14:textId="46E0070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515AD3F6" w14:textId="417F63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707000DA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39D4D85F" w14:textId="13DDA675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57D977E" w14:textId="0760010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2E299497" w14:textId="05D810D3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17638C19" w14:textId="18C65DE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68A40DD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330AB8E9" w14:textId="78B3C3E6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7E86AD28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8A30968" w14:textId="0FADCF4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140B0A75" w14:textId="77777777" w:rsidTr="00240AC8">
        <w:trPr>
          <w:trHeight w:val="2159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C51C652" w14:textId="77777777" w:rsidR="00283188" w:rsidRDefault="00D24130" w:rsidP="0077188D">
            <w:pPr>
              <w:spacing w:before="120" w:after="120" w:line="240" w:lineRule="auto"/>
              <w:ind w:left="-14"/>
              <w:rPr>
                <w:color w:val="1F4E79" w:themeColor="accent1" w:themeShade="80"/>
                <w:sz w:val="20"/>
              </w:rPr>
            </w:pPr>
            <w:r w:rsidRPr="00283188">
              <w:rPr>
                <w:color w:val="7030A0"/>
                <w:sz w:val="20"/>
              </w:rPr>
              <w:t>Quality indicators</w:t>
            </w:r>
            <w:r w:rsidRPr="00753943">
              <w:rPr>
                <w:color w:val="1F4E79" w:themeColor="accent1" w:themeShade="80"/>
                <w:sz w:val="20"/>
              </w:rPr>
              <w:t xml:space="preserve">: </w:t>
            </w:r>
          </w:p>
          <w:p w14:paraId="5B0FB89F" w14:textId="7716AF58" w:rsidR="00D24130" w:rsidRPr="00066894" w:rsidRDefault="001B4654" w:rsidP="0077188D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B4654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B4654">
              <w:rPr>
                <w:sz w:val="21"/>
                <w:szCs w:val="21"/>
              </w:rPr>
              <w:t xml:space="preserve"> improvements you have implemented</w:t>
            </w:r>
            <w:r w:rsidR="00D24130" w:rsidRPr="00066894">
              <w:rPr>
                <w:sz w:val="21"/>
                <w:szCs w:val="21"/>
              </w:rPr>
              <w:t>, please check if you agree with the following:</w:t>
            </w:r>
          </w:p>
          <w:p w14:paraId="052A8682" w14:textId="0D36B5E3" w:rsidR="00D24130" w:rsidRPr="00066894" w:rsidRDefault="00E37AEA" w:rsidP="00B950C5">
            <w:pPr>
              <w:spacing w:before="40" w:after="40" w:line="240" w:lineRule="auto"/>
              <w:ind w:left="-14"/>
              <w:rPr>
                <w:b/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 xml:space="preserve">Data collection/data use/evaluation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066894">
              <w:rPr>
                <w:b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 xml:space="preserve">that we’ve </w:t>
            </w:r>
            <w:r w:rsidRPr="001E601D">
              <w:rPr>
                <w:sz w:val="21"/>
                <w:szCs w:val="21"/>
              </w:rPr>
              <w:t>implemented</w:t>
            </w:r>
            <w:r w:rsidR="00D24130" w:rsidRPr="001E601D">
              <w:rPr>
                <w:sz w:val="21"/>
                <w:szCs w:val="21"/>
              </w:rPr>
              <w:t xml:space="preserve"> with</w:t>
            </w:r>
            <w:r w:rsidR="00586834" w:rsidRPr="001E601D">
              <w:rPr>
                <w:sz w:val="21"/>
                <w:szCs w:val="21"/>
              </w:rPr>
              <w:t xml:space="preserve">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="00D24130" w:rsidRPr="001E601D">
              <w:rPr>
                <w:sz w:val="21"/>
                <w:szCs w:val="21"/>
              </w:rPr>
              <w:t>include:</w:t>
            </w:r>
          </w:p>
          <w:p w14:paraId="4B76CC11" w14:textId="3C4492B5" w:rsidR="00D24130" w:rsidRDefault="00EC5CA6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D24130" w:rsidRPr="00066894">
              <w:rPr>
                <w:sz w:val="21"/>
                <w:szCs w:val="21"/>
              </w:rPr>
              <w:t>(standardized protocols, trained data collectors</w:t>
            </w:r>
            <w:r w:rsidR="00D24130">
              <w:rPr>
                <w:sz w:val="20"/>
                <w:szCs w:val="18"/>
              </w:rPr>
              <w:t xml:space="preserve">) </w:t>
            </w:r>
            <w:r w:rsidR="00D24130" w:rsidRPr="00F92865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="00D24130" w:rsidRPr="00F92865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PKPwmhpp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="00D24130" w:rsidRPr="00F92865">
              <w:rPr>
                <w:i/>
                <w:color w:val="2E74B5" w:themeColor="accent1" w:themeShade="BF"/>
                <w:sz w:val="18"/>
                <w:szCs w:val="19"/>
              </w:rPr>
              <w:fldChar w:fldCharType="separate"/>
            </w:r>
            <w:r w:rsidR="005C1C1B">
              <w:rPr>
                <w:i/>
                <w:color w:val="2E74B5" w:themeColor="accent1" w:themeShade="BF"/>
                <w:sz w:val="18"/>
                <w:szCs w:val="19"/>
              </w:rPr>
              <w:t>(F</w:t>
            </w:r>
            <w:r w:rsidR="00D24130" w:rsidRPr="00F92865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277F93C6" w14:textId="1AECE63E" w:rsidR="00D24130" w:rsidRDefault="00D22700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066894">
              <w:rPr>
                <w:sz w:val="21"/>
                <w:szCs w:val="21"/>
              </w:rPr>
              <w:t xml:space="preserve">Data </w:t>
            </w:r>
            <w:r w:rsidR="00B75638">
              <w:rPr>
                <w:sz w:val="21"/>
                <w:szCs w:val="21"/>
              </w:rPr>
              <w:t xml:space="preserve">that </w:t>
            </w:r>
            <w:r w:rsidRPr="00066894">
              <w:rPr>
                <w:sz w:val="21"/>
                <w:szCs w:val="21"/>
              </w:rPr>
              <w:t>is frequently used to make program adjustments</w:t>
            </w:r>
            <w:r w:rsidR="00F92865">
              <w:rPr>
                <w:sz w:val="20"/>
                <w:szCs w:val="18"/>
              </w:rPr>
              <w:t xml:space="preserve"> </w:t>
            </w:r>
          </w:p>
          <w:p w14:paraId="0D498F73" w14:textId="433C8602" w:rsidR="002E6A38" w:rsidRDefault="002E6A38" w:rsidP="002E6A38">
            <w:pPr>
              <w:spacing w:after="0" w:line="240" w:lineRule="auto"/>
              <w:rPr>
                <w:sz w:val="20"/>
                <w:szCs w:val="18"/>
              </w:rPr>
            </w:pPr>
          </w:p>
          <w:p w14:paraId="03EDD64C" w14:textId="77777777" w:rsidR="002E6A38" w:rsidRPr="002E6A38" w:rsidRDefault="002E6A38" w:rsidP="002E6A38">
            <w:pPr>
              <w:spacing w:after="0" w:line="240" w:lineRule="auto"/>
              <w:rPr>
                <w:sz w:val="20"/>
                <w:szCs w:val="18"/>
              </w:rPr>
            </w:pPr>
          </w:p>
          <w:p w14:paraId="6454E679" w14:textId="0791B57C" w:rsidR="00D24130" w:rsidRPr="0081308D" w:rsidRDefault="006B750C" w:rsidP="009A5B6B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 w:rsidR="00D24130"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D24130"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5F53302" w14:textId="77777777" w:rsidR="00283188" w:rsidRDefault="00D24130" w:rsidP="00B75638">
            <w:pPr>
              <w:spacing w:before="120" w:after="120" w:line="240" w:lineRule="auto"/>
              <w:ind w:left="137"/>
              <w:rPr>
                <w:color w:val="1F4E79" w:themeColor="accent1" w:themeShade="80"/>
                <w:sz w:val="20"/>
              </w:rPr>
            </w:pPr>
            <w:r w:rsidRPr="00283188">
              <w:rPr>
                <w:color w:val="7030A0"/>
                <w:sz w:val="20"/>
              </w:rPr>
              <w:t>Quality indicators</w:t>
            </w:r>
            <w:r w:rsidRPr="00753943">
              <w:rPr>
                <w:color w:val="1F4E79" w:themeColor="accent1" w:themeShade="80"/>
                <w:sz w:val="20"/>
              </w:rPr>
              <w:t xml:space="preserve">: </w:t>
            </w:r>
          </w:p>
          <w:p w14:paraId="281A9E1A" w14:textId="7E89C270" w:rsidR="00D24130" w:rsidRPr="0010197C" w:rsidRDefault="00D24130" w:rsidP="00B75638">
            <w:pPr>
              <w:spacing w:before="120" w:after="120" w:line="240" w:lineRule="auto"/>
              <w:ind w:left="137"/>
              <w:rPr>
                <w:sz w:val="21"/>
                <w:szCs w:val="21"/>
              </w:rPr>
            </w:pPr>
            <w:r w:rsidRPr="0010197C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0197C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03025BC" w14:textId="3177E49C" w:rsidR="00D24130" w:rsidRPr="001E601D" w:rsidRDefault="00E37AEA" w:rsidP="0010197C">
            <w:pPr>
              <w:spacing w:before="40" w:after="40" w:line="240" w:lineRule="auto"/>
              <w:ind w:left="137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Data collection/data use/</w:t>
            </w:r>
            <w:r w:rsidR="00257AD4">
              <w:rPr>
                <w:b/>
                <w:sz w:val="21"/>
                <w:szCs w:val="21"/>
              </w:rPr>
              <w:t>e</w:t>
            </w:r>
            <w:r w:rsidR="000B54C4">
              <w:rPr>
                <w:b/>
                <w:sz w:val="21"/>
                <w:szCs w:val="21"/>
              </w:rPr>
              <w:t>valuation</w:t>
            </w:r>
            <w:r>
              <w:rPr>
                <w:b/>
                <w:sz w:val="21"/>
                <w:szCs w:val="21"/>
              </w:rPr>
              <w:t xml:space="preserve">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10197C">
              <w:rPr>
                <w:b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 xml:space="preserve">that we </w:t>
            </w:r>
            <w:r w:rsidRPr="001E601D">
              <w:rPr>
                <w:sz w:val="21"/>
                <w:szCs w:val="21"/>
              </w:rPr>
              <w:t>implemented</w:t>
            </w:r>
            <w:r w:rsidR="00D24130" w:rsidRPr="001E601D">
              <w:rPr>
                <w:sz w:val="21"/>
                <w:szCs w:val="21"/>
              </w:rPr>
              <w:t xml:space="preserve"> </w:t>
            </w:r>
            <w:r w:rsidR="005C1C1B" w:rsidRPr="005C1C1B">
              <w:rPr>
                <w:i/>
                <w:sz w:val="21"/>
                <w:szCs w:val="21"/>
              </w:rPr>
              <w:t xml:space="preserve">(before working </w:t>
            </w:r>
            <w:r w:rsidR="00D24130" w:rsidRPr="005C1C1B">
              <w:rPr>
                <w:i/>
                <w:sz w:val="21"/>
                <w:szCs w:val="21"/>
              </w:rPr>
              <w:t>with</w:t>
            </w:r>
            <w:r w:rsidR="00586834" w:rsidRPr="005C1C1B">
              <w:rPr>
                <w:i/>
                <w:sz w:val="21"/>
                <w:szCs w:val="21"/>
              </w:rPr>
              <w:t xml:space="preserve"> </w:t>
            </w:r>
            <w:r w:rsidR="00872F3B" w:rsidRPr="005C1C1B">
              <w:rPr>
                <w:i/>
                <w:sz w:val="21"/>
                <w:szCs w:val="21"/>
              </w:rPr>
              <w:t>Center for Tribes</w:t>
            </w:r>
            <w:r w:rsidR="005C1C1B" w:rsidRPr="005C1C1B">
              <w:rPr>
                <w:i/>
                <w:sz w:val="21"/>
                <w:szCs w:val="21"/>
              </w:rPr>
              <w:t>/o</w:t>
            </w:r>
            <w:r w:rsidR="00C40454" w:rsidRPr="005C1C1B">
              <w:rPr>
                <w:i/>
                <w:sz w:val="21"/>
                <w:szCs w:val="21"/>
              </w:rPr>
              <w:t>ne year ago)</w:t>
            </w:r>
            <w:r w:rsidR="00586834" w:rsidRPr="005C1C1B">
              <w:rPr>
                <w:i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>include</w:t>
            </w:r>
            <w:r w:rsidR="0060606F" w:rsidRPr="001E601D">
              <w:rPr>
                <w:sz w:val="21"/>
                <w:szCs w:val="21"/>
              </w:rPr>
              <w:t>d</w:t>
            </w:r>
            <w:r w:rsidR="00D24130" w:rsidRPr="001E601D">
              <w:rPr>
                <w:sz w:val="21"/>
                <w:szCs w:val="21"/>
              </w:rPr>
              <w:t>:</w:t>
            </w:r>
          </w:p>
          <w:p w14:paraId="394E06DC" w14:textId="3AB186BA" w:rsidR="00F92865" w:rsidRDefault="00EC5CA6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F92865" w:rsidRPr="0010197C">
              <w:rPr>
                <w:sz w:val="21"/>
                <w:szCs w:val="21"/>
              </w:rPr>
              <w:t xml:space="preserve"> (standardized protocols, trained data collectors)</w:t>
            </w:r>
            <w:r w:rsidR="00F92865">
              <w:rPr>
                <w:sz w:val="20"/>
                <w:szCs w:val="18"/>
              </w:rPr>
              <w:t xml:space="preserve"> </w:t>
            </w:r>
          </w:p>
          <w:p w14:paraId="0169F619" w14:textId="12FACD73" w:rsidR="00F92865" w:rsidRPr="009A5B6B" w:rsidRDefault="00F92865" w:rsidP="00F9286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10197C">
              <w:rPr>
                <w:sz w:val="21"/>
                <w:szCs w:val="21"/>
              </w:rPr>
              <w:t xml:space="preserve">Data </w:t>
            </w:r>
            <w:r w:rsidR="00EC5CA6">
              <w:rPr>
                <w:sz w:val="21"/>
                <w:szCs w:val="21"/>
              </w:rPr>
              <w:t>that was</w:t>
            </w:r>
            <w:r w:rsidRPr="0010197C">
              <w:rPr>
                <w:sz w:val="21"/>
                <w:szCs w:val="21"/>
              </w:rPr>
              <w:t xml:space="preserve"> frequently used to make program adjustments</w:t>
            </w:r>
            <w:r>
              <w:rPr>
                <w:sz w:val="20"/>
                <w:szCs w:val="18"/>
              </w:rPr>
              <w:t xml:space="preserve"> </w:t>
            </w:r>
          </w:p>
          <w:p w14:paraId="4B11F5FD" w14:textId="0C48D3FE" w:rsidR="00240AC8" w:rsidRDefault="00F92865" w:rsidP="00EC5CA6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60F96487" w14:textId="77777777" w:rsidR="00283188" w:rsidRDefault="00283188" w:rsidP="00EC5CA6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F33DF51" w14:textId="0B16D649" w:rsidR="00D24130" w:rsidRPr="0081308D" w:rsidRDefault="00D24130" w:rsidP="00240AC8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</w:tc>
      </w:tr>
    </w:tbl>
    <w:p w14:paraId="069CF0CA" w14:textId="26C0FEE1" w:rsidR="00D24130" w:rsidRDefault="00D24130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54FEB389" w14:textId="01FD904B" w:rsidR="002E6A38" w:rsidRDefault="002E6A38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77953D6C" w14:textId="2848D6E8" w:rsidR="002E6A38" w:rsidRDefault="002E6A38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0D6948DE" w14:textId="00DA693B" w:rsidR="002E6A38" w:rsidRDefault="002E6A38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5603B4C7" w14:textId="77777777" w:rsidR="002E6A38" w:rsidRDefault="002E6A38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440"/>
        <w:gridCol w:w="180"/>
        <w:gridCol w:w="1170"/>
        <w:gridCol w:w="1350"/>
        <w:gridCol w:w="1710"/>
        <w:gridCol w:w="1080"/>
        <w:gridCol w:w="1350"/>
        <w:gridCol w:w="900"/>
        <w:gridCol w:w="450"/>
        <w:gridCol w:w="1530"/>
        <w:gridCol w:w="2070"/>
      </w:tblGrid>
      <w:tr w:rsidR="00D31040" w:rsidRPr="002239DD" w14:paraId="74918462" w14:textId="77777777" w:rsidTr="00542BA3">
        <w:trPr>
          <w:trHeight w:val="278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04597B97" w14:textId="77777777" w:rsidR="00D31040" w:rsidRPr="002239DD" w:rsidRDefault="00D31040" w:rsidP="00542BA3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562C84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Communication structures - External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7E70401" w14:textId="7AB0DBDA" w:rsidR="00D31040" w:rsidRPr="002239DD" w:rsidRDefault="00D31040" w:rsidP="006F0E2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oes your work with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257AD4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257AD4">
              <w:rPr>
                <w:i/>
                <w:sz w:val="24"/>
                <w:u w:val="single"/>
              </w:rPr>
              <w:t xml:space="preserve"> from CapTRACK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0B54C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6F0E2B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eveloping or </w:t>
            </w:r>
            <w:r w:rsidR="006F0E2B" w:rsidRPr="00257AD4">
              <w:rPr>
                <w:rFonts w:ascii="Calibri" w:eastAsia="Times New Roman" w:hAnsi="Calibri" w:cs="Times New Roman"/>
                <w:color w:val="000000"/>
                <w:sz w:val="24"/>
              </w:rPr>
              <w:lastRenderedPageBreak/>
              <w:t>improving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communication with external partners, the community, and/or </w:t>
            </w:r>
            <w:r w:rsidR="00257AD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the 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ublic?</w:t>
            </w:r>
          </w:p>
        </w:tc>
      </w:tr>
      <w:tr w:rsidR="00D31040" w14:paraId="5A9D8AF3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90A4B5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lastRenderedPageBreak/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90" w:type="dxa"/>
            <w:gridSpan w:val="5"/>
          </w:tcPr>
          <w:p w14:paraId="010B6609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D56162D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31040" w14:paraId="5FC51EA2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8E86002" w14:textId="77777777" w:rsidR="00D31040" w:rsidRDefault="00D31040" w:rsidP="00542BA3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 wp14:anchorId="4F54CE32" wp14:editId="03774456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6450</wp:posOffset>
                      </wp:positionV>
                      <wp:extent cx="0" cy="638175"/>
                      <wp:effectExtent l="95250" t="0" r="57150" b="47625"/>
                      <wp:wrapNone/>
                      <wp:docPr id="16" name="Straight Arrow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741AD8DC" id="Straight Arrow Connector 16" o:spid="_x0000_s1026" type="#_x0000_t32" style="position:absolute;margin-left:91pt;margin-top:-63.5pt;width:0;height:50.25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90" w:type="dxa"/>
            <w:gridSpan w:val="5"/>
            <w:shd w:val="clear" w:color="auto" w:fill="auto"/>
          </w:tcPr>
          <w:p w14:paraId="35B81913" w14:textId="77777777" w:rsidR="00D31040" w:rsidRPr="00745290" w:rsidRDefault="00D31040" w:rsidP="00542BA3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72A6BA67" w14:textId="77777777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149ECB8" w14:textId="54E2C36B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64126">
              <w:rPr>
                <w:sz w:val="21"/>
                <w:szCs w:val="21"/>
              </w:rPr>
              <w:t>communication with external partners/the community</w:t>
            </w:r>
            <w:r>
              <w:rPr>
                <w:sz w:val="21"/>
                <w:szCs w:val="21"/>
              </w:rPr>
              <w:t xml:space="preserve"> a</w:t>
            </w:r>
            <w:r w:rsidRPr="00745290">
              <w:rPr>
                <w:sz w:val="21"/>
                <w:szCs w:val="21"/>
              </w:rPr>
              <w:t>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C0B0685" w14:textId="3D6007DB" w:rsidR="00D31040" w:rsidRPr="00C05065" w:rsidRDefault="00D31040" w:rsidP="00726E8A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Pr="00726E8A">
              <w:rPr>
                <w:sz w:val="21"/>
                <w:szCs w:val="21"/>
              </w:rPr>
              <w:t>Center for Tribe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E05CE39" w14:textId="77777777" w:rsidR="00D31040" w:rsidRDefault="00D31040" w:rsidP="00542BA3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31040" w14:paraId="0F9C9CDF" w14:textId="77777777" w:rsidTr="00542BA3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8351EB5" w14:textId="77777777" w:rsidR="00D31040" w:rsidRPr="000C1E73" w:rsidRDefault="00D31040" w:rsidP="00542BA3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8E7CC7D" w14:textId="77777777" w:rsidR="00D31040" w:rsidRPr="000C1E73" w:rsidRDefault="00D31040" w:rsidP="00542BA3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31040" w14:paraId="25617AB3" w14:textId="77777777" w:rsidTr="00542BA3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6B0ECB1" w14:textId="27AF5940" w:rsidR="00D31040" w:rsidRDefault="00D31040" w:rsidP="006F0E2B">
            <w:pPr>
              <w:spacing w:after="0"/>
              <w:ind w:left="47"/>
              <w:rPr>
                <w:rFonts w:ascii="Calibri" w:hAnsi="Calibri"/>
                <w:color w:val="000000"/>
                <w:sz w:val="21"/>
                <w:szCs w:val="21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>development or improvement</w:t>
            </w:r>
            <w:r w:rsidR="00564126">
              <w:t xml:space="preserve"> </w:t>
            </w:r>
            <w:r w:rsidR="00564126" w:rsidRPr="00564126">
              <w:rPr>
                <w:rFonts w:ascii="Calibri" w:hAnsi="Calibri"/>
                <w:color w:val="000000"/>
                <w:sz w:val="21"/>
                <w:szCs w:val="21"/>
              </w:rPr>
              <w:t xml:space="preserve">of 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</w:t>
            </w:r>
            <w:r w:rsidR="006F0E2B" w:rsidRPr="00257AD4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  <w:p w14:paraId="063AD91A" w14:textId="6CC26D37" w:rsidR="00550979" w:rsidRPr="00AB4C5C" w:rsidRDefault="00550979" w:rsidP="006F0E2B">
            <w:pPr>
              <w:spacing w:after="0"/>
              <w:ind w:left="47"/>
              <w:rPr>
                <w:b/>
                <w:sz w:val="18"/>
                <w:szCs w:val="19"/>
              </w:rPr>
            </w:pP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AA775DE" w14:textId="7ECA1015" w:rsidR="00D31040" w:rsidRDefault="00D31040" w:rsidP="003D51B5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</w:t>
            </w:r>
            <w:r w:rsidR="003D51B5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)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</w:t>
            </w:r>
            <w:r w:rsidR="00564126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>development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 xml:space="preserve"> or improvement of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 xml:space="preserve">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?</w:t>
            </w:r>
          </w:p>
        </w:tc>
      </w:tr>
      <w:tr w:rsidR="00DD7BE7" w14:paraId="5E9A54B7" w14:textId="77777777" w:rsidTr="0015651A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7ACEF95" w14:textId="30AF60F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06FF6B4" w14:textId="1B2C37EA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  <w:gridSpan w:val="2"/>
          </w:tcPr>
          <w:p w14:paraId="52582D7C" w14:textId="1989FFB1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BD5BC93" w14:textId="7AECAAEB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35FC3B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0B159F9E" w14:textId="287F6D8E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7992C91" w14:textId="38288DB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350" w:type="dxa"/>
          </w:tcPr>
          <w:p w14:paraId="2A4F8B0C" w14:textId="1C9587B2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4066467F" w14:textId="607B4CB2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530" w:type="dxa"/>
          </w:tcPr>
          <w:p w14:paraId="54FC617F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D10FC86" w14:textId="71352711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74A31D80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EAC99F0" w14:textId="30AFBC2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31040" w14:paraId="53787607" w14:textId="77777777" w:rsidTr="00542BA3">
        <w:trPr>
          <w:trHeight w:val="1961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06517526" w14:textId="77777777" w:rsidR="00562C84" w:rsidRPr="00562C84" w:rsidRDefault="00D31040" w:rsidP="00542BA3">
            <w:pPr>
              <w:spacing w:before="120" w:after="120" w:line="240" w:lineRule="auto"/>
              <w:ind w:left="-14"/>
              <w:rPr>
                <w:color w:val="7030A0"/>
                <w:sz w:val="21"/>
                <w:szCs w:val="21"/>
              </w:rPr>
            </w:pPr>
            <w:r w:rsidRPr="00562C84">
              <w:rPr>
                <w:color w:val="7030A0"/>
                <w:sz w:val="20"/>
              </w:rPr>
              <w:t>Quality indicators</w:t>
            </w:r>
            <w:r w:rsidRPr="00562C84">
              <w:rPr>
                <w:color w:val="7030A0"/>
                <w:sz w:val="21"/>
                <w:szCs w:val="21"/>
              </w:rPr>
              <w:t xml:space="preserve">: </w:t>
            </w:r>
          </w:p>
          <w:p w14:paraId="61B0EA16" w14:textId="229D4449" w:rsidR="00D31040" w:rsidRPr="005F4BB4" w:rsidRDefault="00257AD4" w:rsidP="00542BA3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In thinking about the </w:t>
            </w:r>
            <w:r w:rsidR="00B16BC4">
              <w:rPr>
                <w:sz w:val="21"/>
                <w:szCs w:val="21"/>
              </w:rPr>
              <w:t>s</w:t>
            </w:r>
            <w:r w:rsidR="00D31040" w:rsidRPr="005F4BB4">
              <w:rPr>
                <w:sz w:val="21"/>
                <w:szCs w:val="21"/>
              </w:rPr>
              <w:t>tr</w:t>
            </w:r>
            <w:r w:rsidR="00B16BC4">
              <w:rPr>
                <w:sz w:val="21"/>
                <w:szCs w:val="21"/>
              </w:rPr>
              <w:t>ategies</w:t>
            </w:r>
            <w:r w:rsidR="00D31040" w:rsidRPr="005F4BB4">
              <w:rPr>
                <w:sz w:val="21"/>
                <w:szCs w:val="21"/>
              </w:rPr>
              <w:t xml:space="preserve"> that you have implemented, please check if you agree with the following:</w:t>
            </w:r>
          </w:p>
          <w:p w14:paraId="584B8432" w14:textId="04A85673" w:rsidR="000B54C4" w:rsidRPr="00562C84" w:rsidRDefault="00D31040" w:rsidP="000B54C4">
            <w:pPr>
              <w:spacing w:before="40" w:after="40"/>
              <w:ind w:left="-1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 xml:space="preserve">External </w:t>
            </w:r>
            <w:r w:rsidR="0002696F">
              <w:rPr>
                <w:b/>
                <w:sz w:val="21"/>
                <w:szCs w:val="21"/>
              </w:rPr>
              <w:t>communication strategies</w:t>
            </w:r>
            <w:r w:rsidRPr="005A7CFE">
              <w:rPr>
                <w:b/>
                <w:sz w:val="21"/>
                <w:szCs w:val="21"/>
              </w:rPr>
              <w:t xml:space="preserve"> </w:t>
            </w:r>
            <w:r w:rsidRPr="00257AD4">
              <w:rPr>
                <w:sz w:val="21"/>
                <w:szCs w:val="21"/>
              </w:rPr>
              <w:t xml:space="preserve">that we’ve developed </w:t>
            </w:r>
            <w:r w:rsidRPr="00562C84">
              <w:rPr>
                <w:sz w:val="21"/>
                <w:szCs w:val="21"/>
              </w:rPr>
              <w:t xml:space="preserve">with </w:t>
            </w:r>
            <w:r w:rsidR="00872F3B" w:rsidRPr="00562C84">
              <w:rPr>
                <w:sz w:val="21"/>
                <w:szCs w:val="21"/>
              </w:rPr>
              <w:t xml:space="preserve">Center for Tribes </w:t>
            </w:r>
            <w:r w:rsidR="000B54C4" w:rsidRPr="00562C84">
              <w:rPr>
                <w:sz w:val="21"/>
                <w:szCs w:val="21"/>
              </w:rPr>
              <w:t>include:</w:t>
            </w:r>
          </w:p>
          <w:p w14:paraId="40CF52E6" w14:textId="536EF340" w:rsidR="00D31040" w:rsidRDefault="000B54C4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 xml:space="preserve"> </w:t>
            </w:r>
            <w:r w:rsidR="0002696F">
              <w:rPr>
                <w:sz w:val="21"/>
                <w:szCs w:val="21"/>
              </w:rPr>
              <w:t>Strategies</w:t>
            </w:r>
            <w:r w:rsidR="00D31040" w:rsidRPr="005A7CFE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that </w:t>
            </w:r>
            <w:r w:rsidR="00D31040" w:rsidRPr="005A7CFE">
              <w:rPr>
                <w:sz w:val="21"/>
                <w:szCs w:val="21"/>
              </w:rPr>
              <w:t>encourage</w:t>
            </w:r>
            <w:r w:rsidR="00B16BC4">
              <w:rPr>
                <w:sz w:val="21"/>
                <w:szCs w:val="21"/>
              </w:rPr>
              <w:t xml:space="preserve"> extern</w:t>
            </w:r>
            <w:r w:rsidR="007330BC">
              <w:rPr>
                <w:sz w:val="21"/>
                <w:szCs w:val="21"/>
              </w:rPr>
              <w:t>a</w:t>
            </w:r>
            <w:r w:rsidR="00B16BC4">
              <w:rPr>
                <w:sz w:val="21"/>
                <w:szCs w:val="21"/>
              </w:rPr>
              <w:t>l</w:t>
            </w:r>
            <w:r w:rsidR="00D31040" w:rsidRPr="005A7CFE">
              <w:rPr>
                <w:sz w:val="21"/>
                <w:szCs w:val="21"/>
              </w:rPr>
              <w:t xml:space="preserve"> partners and/or the broader community to ask</w:t>
            </w:r>
            <w:r>
              <w:rPr>
                <w:sz w:val="21"/>
                <w:szCs w:val="21"/>
              </w:rPr>
              <w:t xml:space="preserve"> questions about our work, and allow them to </w:t>
            </w:r>
            <w:r w:rsidR="00D31040" w:rsidRPr="005A7CFE">
              <w:rPr>
                <w:sz w:val="21"/>
                <w:szCs w:val="21"/>
              </w:rPr>
              <w:t xml:space="preserve">provide feedback on how our work is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6CAC152C" w14:textId="4ED54E5B" w:rsidR="00D31040" w:rsidRPr="00562C84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b/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>concerns</w:t>
            </w:r>
            <w:r w:rsidR="000B54C4">
              <w:rPr>
                <w:sz w:val="21"/>
                <w:szCs w:val="21"/>
              </w:rPr>
              <w:t xml:space="preserve"> are taken</w:t>
            </w:r>
            <w:r w:rsidR="00D31040" w:rsidRPr="007F12DC">
              <w:rPr>
                <w:sz w:val="21"/>
                <w:szCs w:val="21"/>
              </w:rPr>
              <w:t xml:space="preserve"> into account when decisions </w:t>
            </w:r>
            <w:r w:rsidR="00D31040">
              <w:rPr>
                <w:sz w:val="21"/>
                <w:szCs w:val="21"/>
              </w:rPr>
              <w:t>are</w:t>
            </w:r>
            <w:r w:rsidR="00D31040" w:rsidRPr="007F12DC">
              <w:rPr>
                <w:sz w:val="21"/>
                <w:szCs w:val="21"/>
              </w:rPr>
              <w:t xml:space="preserve"> made related to our work</w:t>
            </w:r>
            <w:r w:rsidR="00D31040">
              <w:rPr>
                <w:sz w:val="20"/>
              </w:rPr>
              <w:t xml:space="preserve"> </w:t>
            </w:r>
          </w:p>
          <w:p w14:paraId="682BC57C" w14:textId="77777777" w:rsidR="00562C84" w:rsidRPr="00D24130" w:rsidRDefault="00562C84" w:rsidP="00562C84">
            <w:pPr>
              <w:pStyle w:val="ListParagraph"/>
              <w:spacing w:after="0" w:line="240" w:lineRule="auto"/>
              <w:ind w:left="407"/>
              <w:rPr>
                <w:b/>
                <w:sz w:val="20"/>
              </w:rPr>
            </w:pPr>
          </w:p>
          <w:p w14:paraId="20B52E19" w14:textId="77777777" w:rsidR="00D31040" w:rsidRPr="009727F8" w:rsidRDefault="00D31040" w:rsidP="00542BA3">
            <w:pPr>
              <w:spacing w:before="120" w:after="0" w:line="240" w:lineRule="auto"/>
              <w:ind w:firstLine="144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1239834" w14:textId="77777777" w:rsidR="00562C84" w:rsidRPr="00562C84" w:rsidRDefault="00D31040" w:rsidP="00542BA3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562C84">
              <w:rPr>
                <w:color w:val="7030A0"/>
                <w:sz w:val="20"/>
              </w:rPr>
              <w:t xml:space="preserve">Quality indicators: </w:t>
            </w:r>
          </w:p>
          <w:p w14:paraId="61B64B53" w14:textId="73B490CA" w:rsidR="00D31040" w:rsidRPr="005A7CFE" w:rsidRDefault="00B16BC4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 thinking about the s</w:t>
            </w:r>
            <w:r w:rsidR="00D31040">
              <w:rPr>
                <w:sz w:val="21"/>
                <w:szCs w:val="21"/>
              </w:rPr>
              <w:t>tr</w:t>
            </w:r>
            <w:r>
              <w:rPr>
                <w:sz w:val="21"/>
                <w:szCs w:val="21"/>
              </w:rPr>
              <w:t>ategies</w:t>
            </w:r>
            <w:r w:rsidR="00D31040" w:rsidRPr="005A7CFE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9748B9E" w14:textId="69517C9D" w:rsidR="00D31040" w:rsidRPr="00257AD4" w:rsidRDefault="00D31040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E</w:t>
            </w:r>
            <w:r w:rsidR="0002696F">
              <w:rPr>
                <w:b/>
                <w:sz w:val="21"/>
                <w:szCs w:val="21"/>
              </w:rPr>
              <w:t>xternal c</w:t>
            </w:r>
            <w:r>
              <w:rPr>
                <w:b/>
                <w:sz w:val="21"/>
                <w:szCs w:val="21"/>
              </w:rPr>
              <w:t xml:space="preserve">ommunication </w:t>
            </w:r>
            <w:r w:rsidR="0002696F">
              <w:rPr>
                <w:b/>
                <w:sz w:val="21"/>
                <w:szCs w:val="21"/>
              </w:rPr>
              <w:t>strategies</w:t>
            </w:r>
            <w:r w:rsidRPr="005A7CFE">
              <w:rPr>
                <w:b/>
                <w:sz w:val="21"/>
                <w:szCs w:val="21"/>
              </w:rPr>
              <w:t xml:space="preserve"> </w:t>
            </w:r>
            <w:r w:rsidRPr="00257AD4">
              <w:rPr>
                <w:sz w:val="21"/>
                <w:szCs w:val="21"/>
              </w:rPr>
              <w:t>that were developed with</w:t>
            </w:r>
            <w:r w:rsidR="00562C84">
              <w:rPr>
                <w:sz w:val="21"/>
                <w:szCs w:val="21"/>
              </w:rPr>
              <w:t xml:space="preserve"> </w:t>
            </w:r>
            <w:r w:rsidR="00562C84" w:rsidRPr="00562C84">
              <w:rPr>
                <w:i/>
                <w:sz w:val="21"/>
                <w:szCs w:val="21"/>
              </w:rPr>
              <w:t>(before working with Center for Tribes/</w:t>
            </w:r>
            <w:r w:rsidRPr="00562C84">
              <w:rPr>
                <w:i/>
                <w:sz w:val="21"/>
                <w:szCs w:val="21"/>
              </w:rPr>
              <w:t xml:space="preserve">one year ago) </w:t>
            </w:r>
            <w:r w:rsidRPr="00257AD4">
              <w:rPr>
                <w:sz w:val="21"/>
                <w:szCs w:val="21"/>
              </w:rPr>
              <w:t>included:</w:t>
            </w:r>
          </w:p>
          <w:p w14:paraId="771CE56A" w14:textId="07FFA96C" w:rsidR="00D31040" w:rsidRPr="00D24130" w:rsidRDefault="0002696F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18"/>
                <w:szCs w:val="19"/>
              </w:rPr>
            </w:pPr>
            <w:r>
              <w:rPr>
                <w:sz w:val="21"/>
                <w:szCs w:val="21"/>
              </w:rPr>
              <w:t>Strategies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 w:rsidR="00D31040">
              <w:rPr>
                <w:sz w:val="21"/>
                <w:szCs w:val="21"/>
              </w:rPr>
              <w:t xml:space="preserve">that </w:t>
            </w:r>
            <w:r w:rsidR="00D31040" w:rsidRPr="007F12DC">
              <w:rPr>
                <w:sz w:val="21"/>
                <w:szCs w:val="21"/>
              </w:rPr>
              <w:t>encourage</w:t>
            </w:r>
            <w:r w:rsidR="00D31040">
              <w:rPr>
                <w:sz w:val="21"/>
                <w:szCs w:val="21"/>
              </w:rPr>
              <w:t>d our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external </w:t>
            </w:r>
            <w:r w:rsidR="00D31040" w:rsidRPr="007F12DC">
              <w:rPr>
                <w:sz w:val="21"/>
                <w:szCs w:val="21"/>
              </w:rPr>
              <w:t xml:space="preserve">partners and/or the broader community to ask questions about our work, and </w:t>
            </w:r>
            <w:r w:rsidR="000B54C4">
              <w:rPr>
                <w:sz w:val="21"/>
                <w:szCs w:val="21"/>
              </w:rPr>
              <w:t xml:space="preserve">allowed them to </w:t>
            </w:r>
            <w:r w:rsidR="00D31040" w:rsidRPr="007F12DC">
              <w:rPr>
                <w:sz w:val="21"/>
                <w:szCs w:val="21"/>
              </w:rPr>
              <w:t xml:space="preserve">provide feedback on how our work </w:t>
            </w:r>
            <w:r w:rsidR="000B54C4">
              <w:rPr>
                <w:sz w:val="21"/>
                <w:szCs w:val="21"/>
              </w:rPr>
              <w:t>was</w:t>
            </w:r>
            <w:r w:rsidR="00D31040" w:rsidRPr="007F12DC">
              <w:rPr>
                <w:sz w:val="21"/>
                <w:szCs w:val="21"/>
              </w:rPr>
              <w:t xml:space="preserve">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2A9A1C7A" w14:textId="46EFDBEA" w:rsidR="00D31040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 xml:space="preserve">concerns </w:t>
            </w:r>
            <w:r w:rsidR="000B54C4">
              <w:rPr>
                <w:sz w:val="21"/>
                <w:szCs w:val="21"/>
              </w:rPr>
              <w:t xml:space="preserve">were taken </w:t>
            </w:r>
            <w:r w:rsidR="00D31040" w:rsidRPr="007F12DC">
              <w:rPr>
                <w:sz w:val="21"/>
                <w:szCs w:val="21"/>
              </w:rPr>
              <w:t>into account when decisions were made related to our work</w:t>
            </w:r>
            <w:r w:rsidR="00D31040">
              <w:rPr>
                <w:sz w:val="20"/>
              </w:rPr>
              <w:t xml:space="preserve"> </w:t>
            </w:r>
          </w:p>
          <w:p w14:paraId="75434FA8" w14:textId="77777777" w:rsidR="00D31040" w:rsidRDefault="00D31040" w:rsidP="00542BA3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253C9FB" w14:textId="77777777" w:rsidR="00D31040" w:rsidRPr="003D53FE" w:rsidRDefault="00D31040" w:rsidP="00542BA3">
            <w:pPr>
              <w:spacing w:after="0" w:line="240" w:lineRule="auto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  (</w:t>
            </w: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)</w:t>
            </w:r>
          </w:p>
        </w:tc>
      </w:tr>
    </w:tbl>
    <w:p w14:paraId="0E6246A4" w14:textId="07A9A3CA" w:rsidR="00D31040" w:rsidRDefault="00D31040" w:rsidP="00D24130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11FD2393" w14:textId="034951FA" w:rsidR="00A73C9C" w:rsidRDefault="00A73C9C" w:rsidP="00D24130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2EDAA4EF" w14:textId="77777777" w:rsidR="00A73C9C" w:rsidRDefault="00A73C9C" w:rsidP="00D24130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170"/>
        <w:gridCol w:w="1350"/>
        <w:gridCol w:w="1620"/>
        <w:gridCol w:w="1440"/>
        <w:gridCol w:w="1440"/>
        <w:gridCol w:w="450"/>
        <w:gridCol w:w="900"/>
        <w:gridCol w:w="1350"/>
        <w:gridCol w:w="1800"/>
      </w:tblGrid>
      <w:tr w:rsidR="00D24130" w:rsidRPr="002239DD" w14:paraId="477A43D6" w14:textId="77777777" w:rsidTr="005541E5">
        <w:trPr>
          <w:trHeight w:val="278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7A5D4C65" w14:textId="77777777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3D51B5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Communication structures - Internal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6848AF4E" w14:textId="0A86D080" w:rsidR="00D24130" w:rsidRPr="002239DD" w:rsidRDefault="00D24130" w:rsidP="003D51B5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right="137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257AD4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257AD4">
              <w:rPr>
                <w:i/>
                <w:sz w:val="24"/>
                <w:u w:val="single"/>
              </w:rPr>
              <w:t xml:space="preserve"> from CapTRACK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3D51B5">
              <w:rPr>
                <w:rFonts w:ascii="Calibri" w:eastAsia="Times New Roman" w:hAnsi="Calibri" w:cs="Times New Roman"/>
                <w:color w:val="000000"/>
                <w:sz w:val="24"/>
              </w:rPr>
              <w:t>involve developing</w:t>
            </w:r>
            <w:r w:rsidR="00426B2F" w:rsidRPr="003D51B5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7330BC" w:rsidRPr="003D51B5">
              <w:rPr>
                <w:rFonts w:ascii="Calibri" w:eastAsia="Times New Roman" w:hAnsi="Calibri" w:cs="Times New Roman"/>
                <w:color w:val="000000"/>
                <w:sz w:val="24"/>
              </w:rPr>
              <w:t>or improving</w:t>
            </w:r>
            <w:r w:rsidR="007330BC" w:rsidRPr="003D51B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ternal communication within the group responsible for chil</w:t>
            </w:r>
            <w:r w:rsidR="003D51B5" w:rsidRPr="003D51B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d welfare services in our tribe</w:t>
            </w:r>
            <w:r w:rsidR="00257AD4" w:rsidRPr="003D51B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  <w:r w:rsidR="007330BC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</w:p>
        </w:tc>
      </w:tr>
      <w:tr w:rsidR="00D24130" w14:paraId="6D1555D6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89564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00" w:type="dxa"/>
            <w:gridSpan w:val="5"/>
          </w:tcPr>
          <w:p w14:paraId="07C01DC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0439E1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60B586EC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68ADF76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 wp14:anchorId="0728C2FB" wp14:editId="3AC4E90B">
                      <wp:simplePos x="0" y="0"/>
                      <wp:positionH relativeFrom="column">
                        <wp:posOffset>1165225</wp:posOffset>
                      </wp:positionH>
                      <wp:positionV relativeFrom="paragraph">
                        <wp:posOffset>-792480</wp:posOffset>
                      </wp:positionV>
                      <wp:extent cx="0" cy="638175"/>
                      <wp:effectExtent l="95250" t="0" r="57150" b="47625"/>
                      <wp:wrapNone/>
                      <wp:docPr id="15" name="Straight Arrow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09C87692" id="Straight Arrow Connector 15" o:spid="_x0000_s1026" type="#_x0000_t32" style="position:absolute;margin-left:91.75pt;margin-top:-62.4pt;width:0;height:50.25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00" w:type="dxa"/>
            <w:gridSpan w:val="5"/>
            <w:shd w:val="clear" w:color="auto" w:fill="auto"/>
          </w:tcPr>
          <w:p w14:paraId="33447C95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56C301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27D41D7" w14:textId="56DBB840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717C53">
              <w:rPr>
                <w:sz w:val="21"/>
                <w:szCs w:val="21"/>
              </w:rPr>
              <w:t>i</w:t>
            </w:r>
            <w:r w:rsidR="007330BC">
              <w:rPr>
                <w:sz w:val="21"/>
                <w:szCs w:val="21"/>
              </w:rPr>
              <w:t xml:space="preserve">nternal </w:t>
            </w:r>
            <w:r w:rsidR="00717C53">
              <w:rPr>
                <w:sz w:val="21"/>
                <w:szCs w:val="21"/>
              </w:rPr>
              <w:t>c</w:t>
            </w:r>
            <w:r w:rsidR="00824570">
              <w:rPr>
                <w:sz w:val="21"/>
                <w:szCs w:val="21"/>
              </w:rPr>
              <w:t xml:space="preserve">ommunication </w:t>
            </w:r>
            <w:r w:rsidR="007330BC">
              <w:rPr>
                <w:sz w:val="21"/>
                <w:szCs w:val="21"/>
              </w:rPr>
              <w:t xml:space="preserve">within </w:t>
            </w:r>
            <w:r w:rsidR="007330BC" w:rsidRPr="003D51B5">
              <w:rPr>
                <w:sz w:val="21"/>
                <w:szCs w:val="21"/>
              </w:rPr>
              <w:t>the group respon</w:t>
            </w:r>
            <w:r w:rsidR="003D51B5">
              <w:rPr>
                <w:sz w:val="21"/>
                <w:szCs w:val="21"/>
              </w:rPr>
              <w:t>sible for child welfare service</w:t>
            </w:r>
            <w:r w:rsidR="007330BC" w:rsidRPr="003D51B5">
              <w:rPr>
                <w:sz w:val="21"/>
                <w:szCs w:val="21"/>
              </w:rPr>
              <w:t>)</w:t>
            </w:r>
            <w:r w:rsidRPr="003D51B5">
              <w:rPr>
                <w:sz w:val="21"/>
                <w:szCs w:val="21"/>
              </w:rPr>
              <w:t xml:space="preserve"> adequately</w:t>
            </w:r>
            <w:r w:rsidRPr="00745290">
              <w:rPr>
                <w:sz w:val="21"/>
                <w:szCs w:val="21"/>
              </w:rPr>
              <w:t xml:space="preserve">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EBB585A" w14:textId="1C8FF846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</w:t>
            </w:r>
            <w:r w:rsidR="00A73C9C">
              <w:rPr>
                <w:sz w:val="21"/>
                <w:szCs w:val="21"/>
              </w:rPr>
              <w:t>are not addressing it with Center for Tribes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4392E64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33CDA23F" w14:textId="77777777" w:rsidTr="00B950C5">
        <w:trPr>
          <w:trHeight w:val="23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F05E85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0AF654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0E1B1DA3" w14:textId="77777777" w:rsidTr="00B950C5">
        <w:trPr>
          <w:trHeight w:val="41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72D626F9" w14:textId="3C79D5D2" w:rsidR="00D24130" w:rsidRPr="00AB4C5C" w:rsidRDefault="00D24130" w:rsidP="00717C53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implementation of these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i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 xml:space="preserve">nternal </w:t>
            </w:r>
            <w:r w:rsidR="00550979" w:rsidRPr="00947061">
              <w:rPr>
                <w:bCs/>
              </w:rPr>
              <w:t>communication activities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CA2015D" w14:textId="7250BA7A" w:rsidR="00D24130" w:rsidRDefault="00D24130" w:rsidP="000F3BE6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planning/implementation of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these internal c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 xml:space="preserve">ommunication </w:t>
            </w:r>
            <w:r w:rsidR="00717C53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72384BC9" w14:textId="77777777" w:rsidTr="005541E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14CA951" w14:textId="4A5A9B76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5085D9F" w14:textId="68CB435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1CFC6465" w14:textId="50F5C854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9A4430C" w14:textId="78CADF05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620" w:type="dxa"/>
            <w:tcBorders>
              <w:right w:val="single" w:sz="36" w:space="0" w:color="auto"/>
            </w:tcBorders>
          </w:tcPr>
          <w:p w14:paraId="762E109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41BB55" w14:textId="603F037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3BCA9C3" w14:textId="2EE63E9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17C95750" w14:textId="6AD397D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5A5E49B9" w14:textId="71AEC138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60BA345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084A965A" w14:textId="6276B5F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800" w:type="dxa"/>
            <w:tcBorders>
              <w:right w:val="single" w:sz="36" w:space="0" w:color="auto"/>
            </w:tcBorders>
          </w:tcPr>
          <w:p w14:paraId="004DEEDD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221B562" w14:textId="48D1319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C75D6B5" w14:textId="77777777" w:rsidTr="006B750C">
        <w:trPr>
          <w:trHeight w:val="230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CF4123D" w14:textId="77777777" w:rsidR="003D51B5" w:rsidRPr="00A73C9C" w:rsidRDefault="00D24130" w:rsidP="001E2D62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A73C9C">
              <w:rPr>
                <w:color w:val="7030A0"/>
                <w:sz w:val="20"/>
              </w:rPr>
              <w:t xml:space="preserve">Quality indicators: </w:t>
            </w:r>
          </w:p>
          <w:p w14:paraId="74C06064" w14:textId="694D138E" w:rsidR="00D24130" w:rsidRPr="00E4217D" w:rsidRDefault="00D24130" w:rsidP="001E2D62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133EDEA2" w14:textId="36EAAB7F" w:rsidR="00D24130" w:rsidRDefault="006C2B13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Internal c</w:t>
            </w:r>
            <w:r w:rsidR="00D24130" w:rsidRPr="00E4217D">
              <w:rPr>
                <w:b/>
                <w:sz w:val="21"/>
                <w:szCs w:val="21"/>
              </w:rPr>
              <w:t xml:space="preserve">ommunication </w:t>
            </w:r>
            <w:r w:rsidR="00D40947">
              <w:rPr>
                <w:b/>
                <w:sz w:val="21"/>
                <w:szCs w:val="21"/>
              </w:rPr>
              <w:t>strategies</w:t>
            </w:r>
            <w:r w:rsidR="00D24130" w:rsidRPr="00E4217D">
              <w:rPr>
                <w:b/>
                <w:sz w:val="21"/>
                <w:szCs w:val="21"/>
              </w:rPr>
              <w:t xml:space="preserve"> </w:t>
            </w:r>
            <w:r w:rsidR="00D24130" w:rsidRPr="00717C53">
              <w:rPr>
                <w:sz w:val="21"/>
                <w:szCs w:val="21"/>
              </w:rPr>
              <w:t xml:space="preserve">that we’ve developed </w:t>
            </w:r>
            <w:r w:rsidR="00D24130" w:rsidRPr="003D51B5">
              <w:rPr>
                <w:sz w:val="21"/>
                <w:szCs w:val="21"/>
              </w:rPr>
              <w:t>with</w:t>
            </w:r>
            <w:r w:rsidR="00586834" w:rsidRPr="003D51B5">
              <w:rPr>
                <w:sz w:val="21"/>
                <w:szCs w:val="21"/>
              </w:rPr>
              <w:t xml:space="preserve"> </w:t>
            </w:r>
            <w:r w:rsidR="00872F3B" w:rsidRPr="003D51B5">
              <w:rPr>
                <w:sz w:val="21"/>
                <w:szCs w:val="21"/>
              </w:rPr>
              <w:t xml:space="preserve">Center for Tribes </w:t>
            </w:r>
            <w:r w:rsidR="00D24130" w:rsidRPr="003D51B5">
              <w:rPr>
                <w:sz w:val="21"/>
                <w:szCs w:val="21"/>
              </w:rPr>
              <w:t>include:</w:t>
            </w:r>
          </w:p>
          <w:p w14:paraId="63C1F117" w14:textId="77777777" w:rsidR="00726E8A" w:rsidRPr="003D51B5" w:rsidRDefault="00726E8A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</w:p>
          <w:p w14:paraId="696C7932" w14:textId="02A5E20B" w:rsidR="005C3CFC" w:rsidRPr="00A73C9C" w:rsidRDefault="00D40947" w:rsidP="003D51B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 w:rsidRPr="003D51B5">
              <w:rPr>
                <w:sz w:val="21"/>
                <w:szCs w:val="21"/>
              </w:rPr>
              <w:t>St</w:t>
            </w:r>
            <w:r w:rsidR="005C3CFC" w:rsidRPr="003D51B5">
              <w:rPr>
                <w:sz w:val="21"/>
                <w:szCs w:val="21"/>
              </w:rPr>
              <w:t>r</w:t>
            </w:r>
            <w:r w:rsidRPr="003D51B5">
              <w:rPr>
                <w:sz w:val="21"/>
                <w:szCs w:val="21"/>
              </w:rPr>
              <w:t>uctures</w:t>
            </w:r>
            <w:r w:rsidR="00D24130" w:rsidRPr="003D51B5">
              <w:rPr>
                <w:sz w:val="21"/>
                <w:szCs w:val="21"/>
              </w:rPr>
              <w:t xml:space="preserve"> that </w:t>
            </w:r>
            <w:r w:rsidR="005C3CFC" w:rsidRPr="003D51B5">
              <w:rPr>
                <w:sz w:val="21"/>
                <w:szCs w:val="21"/>
              </w:rPr>
              <w:t>obtain</w:t>
            </w:r>
            <w:r w:rsidR="00D24130" w:rsidRPr="003D51B5">
              <w:rPr>
                <w:sz w:val="21"/>
                <w:szCs w:val="21"/>
              </w:rPr>
              <w:t xml:space="preserve"> and analyze feedback from</w:t>
            </w:r>
            <w:r w:rsidR="003D51B5" w:rsidRPr="003D51B5">
              <w:rPr>
                <w:sz w:val="21"/>
                <w:szCs w:val="21"/>
              </w:rPr>
              <w:t xml:space="preserve"> </w:t>
            </w:r>
            <w:r w:rsidR="005C3CFC" w:rsidRPr="003D51B5">
              <w:rPr>
                <w:sz w:val="21"/>
                <w:szCs w:val="21"/>
              </w:rPr>
              <w:t>the people who are responsible for child welfare services for our tribe</w:t>
            </w:r>
          </w:p>
          <w:p w14:paraId="222266A7" w14:textId="05DBBC07" w:rsidR="00D24130" w:rsidRDefault="00D24130" w:rsidP="00A73C9C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 w:rsidRPr="00A73C9C">
              <w:rPr>
                <w:sz w:val="21"/>
                <w:szCs w:val="21"/>
              </w:rPr>
              <w:t xml:space="preserve">Taking </w:t>
            </w:r>
            <w:r w:rsidR="00207D14" w:rsidRPr="00A73C9C">
              <w:rPr>
                <w:sz w:val="21"/>
                <w:szCs w:val="21"/>
              </w:rPr>
              <w:t>the concerns of</w:t>
            </w:r>
            <w:r w:rsidR="00A73C9C" w:rsidRPr="00A73C9C">
              <w:rPr>
                <w:sz w:val="21"/>
                <w:szCs w:val="21"/>
              </w:rPr>
              <w:t xml:space="preserve"> </w:t>
            </w:r>
            <w:r w:rsidR="00207D14" w:rsidRPr="00A73C9C">
              <w:rPr>
                <w:sz w:val="21"/>
                <w:szCs w:val="21"/>
              </w:rPr>
              <w:t>the people who are responsible for child welfare services</w:t>
            </w:r>
            <w:r w:rsidR="00A73C9C" w:rsidRPr="00A73C9C">
              <w:rPr>
                <w:sz w:val="21"/>
                <w:szCs w:val="21"/>
              </w:rPr>
              <w:t xml:space="preserve"> </w:t>
            </w:r>
            <w:r w:rsidRPr="00A73C9C">
              <w:rPr>
                <w:sz w:val="21"/>
                <w:szCs w:val="21"/>
              </w:rPr>
              <w:t xml:space="preserve">into account when decisions are made related to our work </w:t>
            </w:r>
          </w:p>
          <w:p w14:paraId="59C91D7A" w14:textId="77777777" w:rsidR="00726E8A" w:rsidRPr="00A73C9C" w:rsidRDefault="00726E8A" w:rsidP="00726E8A">
            <w:pPr>
              <w:pStyle w:val="ListParagraph"/>
              <w:spacing w:after="0" w:line="240" w:lineRule="auto"/>
              <w:ind w:left="407"/>
              <w:rPr>
                <w:sz w:val="21"/>
                <w:szCs w:val="21"/>
              </w:rPr>
            </w:pPr>
          </w:p>
          <w:p w14:paraId="1C2E9078" w14:textId="3E94D8E3" w:rsidR="006B750C" w:rsidRPr="006B750C" w:rsidRDefault="006B750C" w:rsidP="00B27BA2">
            <w:pPr>
              <w:spacing w:before="120" w:after="0" w:line="240" w:lineRule="auto"/>
              <w:ind w:firstLine="144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BFCC153" w14:textId="77777777" w:rsidR="003D51B5" w:rsidRPr="00A73C9C" w:rsidRDefault="00D24130" w:rsidP="001E2D62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A73C9C">
              <w:rPr>
                <w:color w:val="7030A0"/>
                <w:sz w:val="20"/>
              </w:rPr>
              <w:t xml:space="preserve">Quality indicators: </w:t>
            </w:r>
          </w:p>
          <w:p w14:paraId="4168F9F9" w14:textId="48DD4715" w:rsidR="00D24130" w:rsidRPr="00E4217D" w:rsidRDefault="00D24130" w:rsidP="00A73C9C">
            <w:pPr>
              <w:spacing w:before="120" w:after="120" w:line="240" w:lineRule="auto"/>
              <w:ind w:left="144" w:right="144"/>
              <w:rPr>
                <w:sz w:val="21"/>
                <w:szCs w:val="21"/>
              </w:rPr>
            </w:pP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</w:t>
            </w:r>
            <w:r w:rsidR="00F00DCA">
              <w:rPr>
                <w:sz w:val="21"/>
                <w:szCs w:val="21"/>
              </w:rPr>
              <w:t>implemented</w:t>
            </w:r>
            <w:r w:rsidRPr="00E4217D">
              <w:rPr>
                <w:sz w:val="21"/>
                <w:szCs w:val="21"/>
              </w:rPr>
              <w:t>, please check if you agree with the following:</w:t>
            </w:r>
          </w:p>
          <w:p w14:paraId="734AB001" w14:textId="44161132" w:rsidR="00D24130" w:rsidRDefault="00D24130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  <w:r w:rsidRPr="00E4217D">
              <w:rPr>
                <w:b/>
                <w:sz w:val="21"/>
                <w:szCs w:val="21"/>
              </w:rPr>
              <w:t>Interna</w:t>
            </w:r>
            <w:r w:rsidR="006C2B13">
              <w:rPr>
                <w:b/>
                <w:sz w:val="21"/>
                <w:szCs w:val="21"/>
              </w:rPr>
              <w:t>l c</w:t>
            </w:r>
            <w:r w:rsidR="00F00DCA">
              <w:rPr>
                <w:b/>
                <w:sz w:val="21"/>
                <w:szCs w:val="21"/>
              </w:rPr>
              <w:t xml:space="preserve">ommunication </w:t>
            </w:r>
            <w:r w:rsidR="00D40947">
              <w:rPr>
                <w:b/>
                <w:sz w:val="21"/>
                <w:szCs w:val="21"/>
              </w:rPr>
              <w:t>strategies</w:t>
            </w:r>
            <w:r w:rsidR="00F00DCA">
              <w:rPr>
                <w:b/>
                <w:sz w:val="21"/>
                <w:szCs w:val="21"/>
              </w:rPr>
              <w:t xml:space="preserve"> </w:t>
            </w:r>
            <w:r w:rsidRPr="00DF7F41">
              <w:rPr>
                <w:sz w:val="21"/>
                <w:szCs w:val="21"/>
              </w:rPr>
              <w:t xml:space="preserve">developed </w:t>
            </w:r>
            <w:r w:rsidR="003D51B5" w:rsidRPr="00726E8A">
              <w:rPr>
                <w:i/>
                <w:sz w:val="21"/>
                <w:szCs w:val="21"/>
              </w:rPr>
              <w:t>(before working with the</w:t>
            </w:r>
            <w:r w:rsidR="00586834" w:rsidRPr="00726E8A">
              <w:rPr>
                <w:i/>
                <w:sz w:val="21"/>
                <w:szCs w:val="21"/>
              </w:rPr>
              <w:t xml:space="preserve"> </w:t>
            </w:r>
            <w:r w:rsidR="00872F3B" w:rsidRPr="00726E8A">
              <w:rPr>
                <w:i/>
                <w:sz w:val="21"/>
                <w:szCs w:val="21"/>
              </w:rPr>
              <w:t>Center for Tribes</w:t>
            </w:r>
            <w:r w:rsidR="003D51B5" w:rsidRPr="00726E8A">
              <w:rPr>
                <w:i/>
                <w:sz w:val="21"/>
                <w:szCs w:val="21"/>
              </w:rPr>
              <w:t>/</w:t>
            </w:r>
            <w:r w:rsidR="00C40454" w:rsidRPr="00726E8A">
              <w:rPr>
                <w:i/>
                <w:sz w:val="21"/>
                <w:szCs w:val="21"/>
              </w:rPr>
              <w:t>one year ago)</w:t>
            </w:r>
            <w:r w:rsidR="00586834" w:rsidRPr="00DF7F41">
              <w:rPr>
                <w:sz w:val="21"/>
                <w:szCs w:val="21"/>
              </w:rPr>
              <w:t xml:space="preserve"> </w:t>
            </w:r>
            <w:r w:rsidRPr="00DF7F41">
              <w:rPr>
                <w:sz w:val="21"/>
                <w:szCs w:val="21"/>
              </w:rPr>
              <w:t>included:</w:t>
            </w:r>
          </w:p>
          <w:p w14:paraId="1D9E7605" w14:textId="77777777" w:rsidR="00726E8A" w:rsidRDefault="00726E8A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</w:p>
          <w:p w14:paraId="23E66D68" w14:textId="600EF73A" w:rsidR="005C3CFC" w:rsidRPr="003D51B5" w:rsidRDefault="005C3CFC" w:rsidP="003D51B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ructures</w:t>
            </w:r>
            <w:r w:rsidRPr="00E4217D">
              <w:rPr>
                <w:sz w:val="21"/>
                <w:szCs w:val="21"/>
              </w:rPr>
              <w:t xml:space="preserve"> that </w:t>
            </w:r>
            <w:r>
              <w:rPr>
                <w:sz w:val="21"/>
                <w:szCs w:val="21"/>
              </w:rPr>
              <w:t>obtain</w:t>
            </w:r>
            <w:r w:rsidRPr="00E4217D">
              <w:rPr>
                <w:sz w:val="21"/>
                <w:szCs w:val="21"/>
              </w:rPr>
              <w:t xml:space="preserve"> and analyze </w:t>
            </w:r>
            <w:r w:rsidRPr="00A73C9C">
              <w:rPr>
                <w:sz w:val="21"/>
                <w:szCs w:val="21"/>
              </w:rPr>
              <w:t>feedback from</w:t>
            </w:r>
            <w:r w:rsidR="003D51B5" w:rsidRPr="00A73C9C">
              <w:rPr>
                <w:sz w:val="21"/>
                <w:szCs w:val="21"/>
              </w:rPr>
              <w:t xml:space="preserve"> </w:t>
            </w:r>
            <w:r w:rsidRPr="00A73C9C">
              <w:rPr>
                <w:sz w:val="21"/>
                <w:szCs w:val="21"/>
              </w:rPr>
              <w:t>the people who are responsible for child welfare services for our tribe</w:t>
            </w:r>
          </w:p>
          <w:p w14:paraId="5810F93D" w14:textId="58C3BDA0" w:rsidR="00D24130" w:rsidRDefault="00D24130" w:rsidP="00B647DE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 w:rsidRPr="003D51B5">
              <w:rPr>
                <w:sz w:val="21"/>
                <w:szCs w:val="21"/>
              </w:rPr>
              <w:t xml:space="preserve">Taking </w:t>
            </w:r>
            <w:r w:rsidR="00207D14" w:rsidRPr="003D51B5">
              <w:rPr>
                <w:sz w:val="21"/>
                <w:szCs w:val="21"/>
              </w:rPr>
              <w:t>the concerns of</w:t>
            </w:r>
            <w:r w:rsidR="003D51B5" w:rsidRPr="003D51B5">
              <w:rPr>
                <w:sz w:val="21"/>
                <w:szCs w:val="21"/>
              </w:rPr>
              <w:t xml:space="preserve"> </w:t>
            </w:r>
            <w:r w:rsidR="00207D14" w:rsidRPr="003D51B5">
              <w:rPr>
                <w:i/>
                <w:sz w:val="21"/>
                <w:szCs w:val="21"/>
              </w:rPr>
              <w:t>the people who are responsible for child welfare services for our tribe</w:t>
            </w:r>
            <w:r w:rsidR="003D51B5" w:rsidRPr="003D51B5">
              <w:rPr>
                <w:i/>
                <w:sz w:val="21"/>
                <w:szCs w:val="21"/>
              </w:rPr>
              <w:t xml:space="preserve"> </w:t>
            </w:r>
            <w:r w:rsidRPr="003D51B5">
              <w:rPr>
                <w:sz w:val="21"/>
                <w:szCs w:val="21"/>
              </w:rPr>
              <w:t>into account when decisions were made related to our work</w:t>
            </w:r>
            <w:r w:rsidR="00AC3323" w:rsidRPr="003D51B5">
              <w:rPr>
                <w:sz w:val="20"/>
              </w:rPr>
              <w:t xml:space="preserve"> </w:t>
            </w:r>
          </w:p>
          <w:p w14:paraId="684E843B" w14:textId="77777777" w:rsidR="00726E8A" w:rsidRPr="003D51B5" w:rsidRDefault="00726E8A" w:rsidP="00726E8A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2A39F4EC" w14:textId="61E3A111" w:rsidR="00D24130" w:rsidRPr="0081308D" w:rsidRDefault="00D24130" w:rsidP="00B27BA2">
            <w:pPr>
              <w:spacing w:before="120" w:after="0" w:line="240" w:lineRule="auto"/>
              <w:ind w:firstLine="144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</w:tc>
      </w:tr>
    </w:tbl>
    <w:p w14:paraId="38456175" w14:textId="44D614E8" w:rsidR="00A73C9C" w:rsidRDefault="00A73C9C"/>
    <w:p w14:paraId="63ECDF59" w14:textId="6BF0F68F" w:rsidR="00A73C9C" w:rsidRDefault="00A73C9C">
      <w:r>
        <w:br w:type="page"/>
      </w:r>
    </w:p>
    <w:p w14:paraId="162FCB55" w14:textId="77777777" w:rsidR="00A73C9C" w:rsidRDefault="00A73C9C"/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440"/>
        <w:gridCol w:w="180"/>
        <w:gridCol w:w="1080"/>
        <w:gridCol w:w="1440"/>
        <w:gridCol w:w="1710"/>
        <w:gridCol w:w="1080"/>
        <w:gridCol w:w="1350"/>
        <w:gridCol w:w="900"/>
        <w:gridCol w:w="450"/>
        <w:gridCol w:w="1530"/>
        <w:gridCol w:w="2070"/>
      </w:tblGrid>
      <w:tr w:rsidR="00D24130" w:rsidRPr="002239DD" w14:paraId="629E9DFE" w14:textId="77777777" w:rsidTr="00B950C5">
        <w:trPr>
          <w:trHeight w:val="278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</w:tcPr>
          <w:p w14:paraId="51554400" w14:textId="0A91E785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A73C9C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Knowledge and Skills: Practice- Innovation Specific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4F1E909C" w14:textId="67401DC5" w:rsidR="00D24130" w:rsidRPr="002239DD" w:rsidRDefault="00D24130" w:rsidP="004353D2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586834"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872F3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Center for Tribes 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96164F">
              <w:rPr>
                <w:i/>
                <w:sz w:val="24"/>
                <w:u w:val="single"/>
              </w:rPr>
              <w:t>(</w:t>
            </w:r>
            <w:r w:rsidR="00F33DBD">
              <w:rPr>
                <w:i/>
                <w:sz w:val="24"/>
                <w:u w:val="single"/>
              </w:rPr>
              <w:t>prefill name of work plan</w:t>
            </w:r>
            <w:r w:rsidRPr="0096164F">
              <w:rPr>
                <w:i/>
                <w:sz w:val="24"/>
                <w:u w:val="single"/>
              </w:rPr>
              <w:t xml:space="preserve"> from CapTRACK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creasing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k</w:t>
            </w:r>
            <w:r w:rsidR="00593134"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nowledge and/or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kills </w:t>
            </w:r>
            <w:r w:rsidR="001257E7" w:rsidRPr="004353D2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among the group responsible for child welfare services</w:t>
            </w:r>
            <w:r w:rsidR="004353D2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 your tribe</w:t>
            </w:r>
            <w:r w:rsidR="00717C53" w:rsidRPr="004353D2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02BBB476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FF3A2" w14:textId="62D9E15B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5"/>
          </w:tcPr>
          <w:p w14:paraId="36D2904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6F6BCF4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4E4B6E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606C1D8" w14:textId="5BA73CE5" w:rsidR="00D24130" w:rsidRDefault="00A73C9C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125739A9" wp14:editId="323EF77F">
                      <wp:simplePos x="0" y="0"/>
                      <wp:positionH relativeFrom="column">
                        <wp:posOffset>1172210</wp:posOffset>
                      </wp:positionH>
                      <wp:positionV relativeFrom="paragraph">
                        <wp:posOffset>88265</wp:posOffset>
                      </wp:positionV>
                      <wp:extent cx="0" cy="638175"/>
                      <wp:effectExtent l="95250" t="0" r="57150" b="47625"/>
                      <wp:wrapNone/>
                      <wp:docPr id="17" name="Straight Arrow Connector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699E57B3" id="Straight Arrow Connector 17" o:spid="_x0000_s1026" type="#_x0000_t32" style="position:absolute;margin-left:92.3pt;margin-top:6.95pt;width:0;height:50.2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7MYU7wEAAMg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5"/>
            <w:shd w:val="clear" w:color="auto" w:fill="auto"/>
          </w:tcPr>
          <w:p w14:paraId="7B56B04A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7B6042A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CCA8DB6" w14:textId="04374F08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</w:t>
            </w:r>
            <w:r w:rsidR="00D055C1">
              <w:rPr>
                <w:sz w:val="21"/>
                <w:szCs w:val="21"/>
              </w:rPr>
              <w:t xml:space="preserve">the </w:t>
            </w:r>
            <w:r w:rsidR="00EA694F">
              <w:rPr>
                <w:sz w:val="21"/>
                <w:szCs w:val="21"/>
              </w:rPr>
              <w:t xml:space="preserve">current level of </w:t>
            </w:r>
            <w:r w:rsidR="00D055C1">
              <w:rPr>
                <w:sz w:val="21"/>
                <w:szCs w:val="21"/>
              </w:rPr>
              <w:t xml:space="preserve">knowledge and skills within our </w:t>
            </w:r>
            <w:r w:rsidR="00F618D2">
              <w:rPr>
                <w:sz w:val="21"/>
                <w:szCs w:val="21"/>
              </w:rPr>
              <w:t>(</w:t>
            </w:r>
            <w:r w:rsidR="00F618D2" w:rsidRPr="00F618D2">
              <w:rPr>
                <w:i/>
                <w:sz w:val="21"/>
                <w:szCs w:val="21"/>
              </w:rPr>
              <w:t xml:space="preserve">dependency </w:t>
            </w:r>
            <w:r w:rsidR="00D055C1" w:rsidRPr="00F618D2">
              <w:rPr>
                <w:i/>
                <w:sz w:val="21"/>
                <w:szCs w:val="21"/>
              </w:rPr>
              <w:t>court system</w:t>
            </w:r>
            <w:r w:rsidR="00F618D2" w:rsidRPr="00F618D2">
              <w:rPr>
                <w:i/>
                <w:sz w:val="21"/>
                <w:szCs w:val="21"/>
              </w:rPr>
              <w:t>/</w:t>
            </w:r>
            <w:r w:rsidR="00D055C1" w:rsidRPr="00F618D2">
              <w:rPr>
                <w:i/>
                <w:sz w:val="21"/>
                <w:szCs w:val="21"/>
              </w:rPr>
              <w:t>agency</w:t>
            </w:r>
            <w:r w:rsidR="00F618D2" w:rsidRPr="00F618D2">
              <w:rPr>
                <w:i/>
                <w:sz w:val="21"/>
                <w:szCs w:val="21"/>
              </w:rPr>
              <w:t>/group responsible for child welfare services)</w:t>
            </w:r>
            <w:r w:rsidR="00D055C1"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BB1709A" w14:textId="5D8DAFBD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1396E6E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176664AC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DB069CA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3D75862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9F8BCF1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4E30CF62" w14:textId="644CD27F" w:rsidR="00D24130" w:rsidRPr="00A624A5" w:rsidRDefault="00D24130" w:rsidP="00A624A5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A624A5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624A5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EA694F"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improvement of </w:t>
            </w:r>
            <w:r w:rsidR="00A624A5">
              <w:rPr>
                <w:rFonts w:ascii="Calibri" w:hAnsi="Calibri"/>
                <w:color w:val="000000"/>
                <w:sz w:val="21"/>
                <w:szCs w:val="21"/>
              </w:rPr>
              <w:t>knowledge and skills</w:t>
            </w:r>
            <w:r w:rsidR="00EA694F"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 within </w:t>
            </w:r>
            <w:r w:rsidR="006C2B13" w:rsidRPr="00A624A5">
              <w:rPr>
                <w:rFonts w:ascii="Calibri" w:hAnsi="Calibri"/>
                <w:color w:val="000000"/>
                <w:sz w:val="21"/>
                <w:szCs w:val="21"/>
              </w:rPr>
              <w:t>the</w:t>
            </w:r>
            <w:r w:rsidR="00EA694F"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F618D2" w:rsidRPr="00A624A5">
              <w:rPr>
                <w:rFonts w:ascii="Calibri" w:hAnsi="Calibri"/>
                <w:color w:val="000000"/>
                <w:sz w:val="21"/>
                <w:szCs w:val="21"/>
              </w:rPr>
              <w:t>group respons</w:t>
            </w:r>
            <w:r w:rsidR="00A624A5" w:rsidRPr="00A624A5">
              <w:rPr>
                <w:rFonts w:ascii="Calibri" w:hAnsi="Calibri"/>
                <w:color w:val="000000"/>
                <w:sz w:val="21"/>
                <w:szCs w:val="21"/>
              </w:rPr>
              <w:t>ible for child welfare services</w:t>
            </w:r>
            <w:r w:rsidR="00EA694F" w:rsidRPr="00A624A5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190C595" w14:textId="35D483A4" w:rsidR="00D24130" w:rsidRDefault="00D24130" w:rsidP="00A624A5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F3BE6" w:rsidRP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(before working with Center for Tribes/one year ago)</w:t>
            </w:r>
            <w:r w:rsidR="000F3BE6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planning/implementation of </w:t>
            </w:r>
            <w:r w:rsidR="00A33127"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developing </w:t>
            </w:r>
            <w:r w:rsidR="00A624A5">
              <w:rPr>
                <w:rFonts w:ascii="Calibri" w:hAnsi="Calibri"/>
                <w:color w:val="000000"/>
                <w:sz w:val="21"/>
                <w:szCs w:val="21"/>
              </w:rPr>
              <w:t xml:space="preserve">knowledge and </w:t>
            </w:r>
            <w:r w:rsidR="00A33127" w:rsidRPr="00A624A5">
              <w:rPr>
                <w:rFonts w:ascii="Calibri" w:hAnsi="Calibri"/>
                <w:color w:val="000000"/>
                <w:sz w:val="21"/>
                <w:szCs w:val="21"/>
              </w:rPr>
              <w:t>skills</w:t>
            </w:r>
            <w:r w:rsidR="00A624A5" w:rsidRPr="00A624A5">
              <w:rPr>
                <w:rFonts w:ascii="Calibri" w:hAnsi="Calibri"/>
                <w:color w:val="000000"/>
                <w:sz w:val="21"/>
                <w:szCs w:val="21"/>
              </w:rPr>
              <w:t xml:space="preserve"> within the </w:t>
            </w:r>
            <w:r w:rsidR="00F618D2" w:rsidRPr="00A624A5">
              <w:rPr>
                <w:sz w:val="21"/>
                <w:szCs w:val="21"/>
              </w:rPr>
              <w:t>group respons</w:t>
            </w:r>
            <w:r w:rsidR="00A624A5" w:rsidRPr="00A624A5">
              <w:rPr>
                <w:sz w:val="21"/>
                <w:szCs w:val="21"/>
              </w:rPr>
              <w:t>ible for child welfare services</w:t>
            </w:r>
            <w:r w:rsidR="00F618D2" w:rsidRPr="00A624A5">
              <w:rPr>
                <w:sz w:val="21"/>
                <w:szCs w:val="21"/>
              </w:rPr>
              <w:t>?</w:t>
            </w:r>
          </w:p>
        </w:tc>
      </w:tr>
      <w:tr w:rsidR="00DD7BE7" w14:paraId="19CA3125" w14:textId="77777777" w:rsidTr="00B950C5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6756543" w14:textId="0395913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60BA6A8B" w14:textId="26B4B19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  <w:gridSpan w:val="2"/>
          </w:tcPr>
          <w:p w14:paraId="6A9640F8" w14:textId="69F6758C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440" w:type="dxa"/>
          </w:tcPr>
          <w:p w14:paraId="21474835" w14:textId="729ACE58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4E69D6F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EEEA4A" w14:textId="4D683CA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79F22D4" w14:textId="7D41690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350" w:type="dxa"/>
          </w:tcPr>
          <w:p w14:paraId="4F07E1ED" w14:textId="0689267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680B0D47" w14:textId="2ADE3FB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530" w:type="dxa"/>
          </w:tcPr>
          <w:p w14:paraId="16B550C4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F980772" w14:textId="44E83F8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6F697D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011E6A6" w14:textId="3CFC771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489DDA6" w14:textId="77777777" w:rsidTr="00B950C5">
        <w:trPr>
          <w:trHeight w:val="130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0E1041A8" w14:textId="77777777" w:rsidR="006C7039" w:rsidRPr="004353D2" w:rsidRDefault="00D24130" w:rsidP="00A33127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4353D2">
              <w:rPr>
                <w:color w:val="7030A0"/>
                <w:sz w:val="20"/>
              </w:rPr>
              <w:t xml:space="preserve">Quality indicators: </w:t>
            </w:r>
          </w:p>
          <w:p w14:paraId="7CCC0CD0" w14:textId="72DC720D" w:rsidR="00D24130" w:rsidRPr="00A33127" w:rsidRDefault="00D24130" w:rsidP="00A33127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 w:rsidR="00A624A5">
              <w:rPr>
                <w:sz w:val="21"/>
                <w:szCs w:val="21"/>
              </w:rPr>
              <w:t>activities to</w:t>
            </w:r>
            <w:r w:rsidR="00A33127">
              <w:rPr>
                <w:sz w:val="21"/>
                <w:szCs w:val="21"/>
              </w:rPr>
              <w:t xml:space="preserve"> </w:t>
            </w:r>
            <w:r w:rsidR="00A624A5">
              <w:rPr>
                <w:sz w:val="21"/>
                <w:szCs w:val="21"/>
              </w:rPr>
              <w:t>increase knowledge and skills of staff</w:t>
            </w:r>
            <w:r w:rsidR="00A33127">
              <w:rPr>
                <w:sz w:val="21"/>
                <w:szCs w:val="21"/>
              </w:rPr>
              <w:t xml:space="preserve">, </w:t>
            </w:r>
            <w:r w:rsidRPr="00A33127">
              <w:rPr>
                <w:sz w:val="21"/>
                <w:szCs w:val="21"/>
              </w:rPr>
              <w:t>please check if you agree with the following:</w:t>
            </w:r>
          </w:p>
          <w:p w14:paraId="3B14867E" w14:textId="35FCF870" w:rsidR="00D24130" w:rsidRPr="00A33127" w:rsidRDefault="00A15F0F" w:rsidP="00B950C5">
            <w:pPr>
              <w:spacing w:before="40" w:after="40"/>
              <w:ind w:left="-14"/>
              <w:rPr>
                <w:b/>
                <w:sz w:val="21"/>
                <w:szCs w:val="21"/>
              </w:rPr>
            </w:pPr>
            <w:r w:rsidRPr="006C2B13">
              <w:rPr>
                <w:sz w:val="21"/>
                <w:szCs w:val="21"/>
              </w:rPr>
              <w:t>Our work</w:t>
            </w:r>
            <w:r w:rsidR="00D24130" w:rsidRPr="006C2B13">
              <w:rPr>
                <w:sz w:val="21"/>
                <w:szCs w:val="21"/>
              </w:rPr>
              <w:t xml:space="preserve"> with</w:t>
            </w:r>
            <w:r w:rsidR="00586834" w:rsidRPr="006C2B13">
              <w:rPr>
                <w:sz w:val="21"/>
                <w:szCs w:val="21"/>
              </w:rPr>
              <w:t xml:space="preserve"> </w:t>
            </w:r>
            <w:r w:rsidR="00872F3B">
              <w:rPr>
                <w:sz w:val="21"/>
                <w:szCs w:val="21"/>
              </w:rPr>
              <w:t xml:space="preserve">Center for Tribes </w:t>
            </w:r>
            <w:r w:rsidR="00404318" w:rsidRPr="006C2B13">
              <w:rPr>
                <w:sz w:val="21"/>
                <w:szCs w:val="21"/>
              </w:rPr>
              <w:t>to increase</w:t>
            </w:r>
            <w:r>
              <w:rPr>
                <w:b/>
                <w:sz w:val="21"/>
                <w:szCs w:val="21"/>
              </w:rPr>
              <w:t xml:space="preserve"> </w:t>
            </w:r>
            <w:r w:rsidR="00A050A3">
              <w:rPr>
                <w:b/>
                <w:sz w:val="21"/>
                <w:szCs w:val="21"/>
              </w:rPr>
              <w:t xml:space="preserve">knowledge and skills </w:t>
            </w:r>
            <w:r>
              <w:rPr>
                <w:b/>
                <w:sz w:val="21"/>
                <w:szCs w:val="21"/>
              </w:rPr>
              <w:t>includes:</w:t>
            </w:r>
          </w:p>
          <w:p w14:paraId="1D785E3A" w14:textId="75BD6591" w:rsidR="00D24130" w:rsidRPr="005F4F32" w:rsidRDefault="00A15F0F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="00D24130"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="00D24130"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ve </w:t>
            </w:r>
            <w:r w:rsidR="00D24130" w:rsidRPr="00A33127">
              <w:rPr>
                <w:sz w:val="21"/>
                <w:szCs w:val="21"/>
              </w:rPr>
              <w:t>increased</w:t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2DC3915E" w14:textId="0476F1E0" w:rsidR="00D24130" w:rsidRPr="009562AB" w:rsidRDefault="00A15F0F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 xml:space="preserve">Measuring fidelity, with results showing </w:t>
            </w:r>
            <w:r w:rsidR="00D24130" w:rsidRPr="00A33127">
              <w:rPr>
                <w:sz w:val="21"/>
                <w:szCs w:val="21"/>
              </w:rPr>
              <w:t>a high level of fidelity to the new practice</w:t>
            </w:r>
            <w:r w:rsidR="00D24130" w:rsidRPr="005F4F32">
              <w:rPr>
                <w:sz w:val="20"/>
              </w:rPr>
              <w:t xml:space="preserve"> </w:t>
            </w:r>
          </w:p>
          <w:p w14:paraId="498013DD" w14:textId="77777777" w:rsidR="003D53FE" w:rsidRPr="005F4F32" w:rsidRDefault="003D53FE" w:rsidP="003D53FE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B906027" w14:textId="77777777" w:rsidR="00404318" w:rsidRDefault="00404318" w:rsidP="00B950C5">
            <w:pPr>
              <w:spacing w:after="0" w:line="240" w:lineRule="auto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2AC82C3" w14:textId="0E46B450" w:rsidR="00D24130" w:rsidRPr="00ED7173" w:rsidRDefault="003D53FE" w:rsidP="00B950C5">
            <w:pPr>
              <w:spacing w:after="0" w:line="240" w:lineRule="auto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AC3EE71" w14:textId="77777777" w:rsidR="006C7039" w:rsidRPr="004353D2" w:rsidRDefault="00D24130" w:rsidP="00A33127">
            <w:pPr>
              <w:spacing w:before="120" w:after="120" w:line="240" w:lineRule="auto"/>
              <w:ind w:left="43"/>
              <w:rPr>
                <w:color w:val="7030A0"/>
                <w:sz w:val="20"/>
              </w:rPr>
            </w:pPr>
            <w:r w:rsidRPr="004353D2">
              <w:rPr>
                <w:color w:val="7030A0"/>
                <w:sz w:val="20"/>
              </w:rPr>
              <w:t xml:space="preserve">Quality indicators: </w:t>
            </w:r>
          </w:p>
          <w:p w14:paraId="6F2154D8" w14:textId="47ABF432" w:rsidR="00D24130" w:rsidRPr="00A33127" w:rsidRDefault="00A33127" w:rsidP="00A33127">
            <w:pPr>
              <w:spacing w:before="120" w:after="120" w:line="240" w:lineRule="auto"/>
              <w:ind w:left="43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 w:rsidR="00A624A5">
              <w:rPr>
                <w:sz w:val="21"/>
                <w:szCs w:val="21"/>
              </w:rPr>
              <w:t>your activities to increase</w:t>
            </w:r>
            <w:r>
              <w:rPr>
                <w:sz w:val="21"/>
                <w:szCs w:val="21"/>
              </w:rPr>
              <w:t xml:space="preserve"> knowledge and skills</w:t>
            </w:r>
            <w:r w:rsidR="00A624A5">
              <w:rPr>
                <w:sz w:val="21"/>
                <w:szCs w:val="21"/>
              </w:rPr>
              <w:t xml:space="preserve"> of staff</w:t>
            </w:r>
            <w:r>
              <w:rPr>
                <w:sz w:val="21"/>
                <w:szCs w:val="21"/>
              </w:rPr>
              <w:t xml:space="preserve">, </w:t>
            </w:r>
            <w:r w:rsidRPr="00A33127">
              <w:rPr>
                <w:sz w:val="21"/>
                <w:szCs w:val="21"/>
              </w:rPr>
              <w:t>please check if you agree with the following</w:t>
            </w:r>
            <w:r w:rsidR="00D24130" w:rsidRPr="00A33127">
              <w:rPr>
                <w:sz w:val="21"/>
                <w:szCs w:val="21"/>
              </w:rPr>
              <w:t>:</w:t>
            </w:r>
          </w:p>
          <w:p w14:paraId="6CC0D2C9" w14:textId="158305AE" w:rsidR="00D24130" w:rsidRPr="00A33127" w:rsidRDefault="00A15F0F" w:rsidP="00B950C5">
            <w:pPr>
              <w:spacing w:before="40" w:after="40"/>
              <w:ind w:left="47"/>
              <w:rPr>
                <w:b/>
                <w:sz w:val="21"/>
                <w:szCs w:val="21"/>
              </w:rPr>
            </w:pPr>
            <w:r w:rsidRPr="006C2B13">
              <w:rPr>
                <w:sz w:val="21"/>
                <w:szCs w:val="21"/>
              </w:rPr>
              <w:t xml:space="preserve">Our </w:t>
            </w:r>
            <w:r w:rsidR="00A624A5">
              <w:rPr>
                <w:sz w:val="21"/>
                <w:szCs w:val="21"/>
              </w:rPr>
              <w:t xml:space="preserve">development of increased </w:t>
            </w:r>
            <w:r w:rsidR="00A624A5" w:rsidRPr="00A624A5">
              <w:rPr>
                <w:b/>
                <w:sz w:val="21"/>
                <w:szCs w:val="21"/>
              </w:rPr>
              <w:t>knowledge and skills</w:t>
            </w:r>
            <w:r w:rsidR="00A624A5">
              <w:rPr>
                <w:sz w:val="21"/>
                <w:szCs w:val="21"/>
              </w:rPr>
              <w:t xml:space="preserve"> </w:t>
            </w:r>
            <w:r w:rsidR="00A624A5" w:rsidRPr="00A624A5">
              <w:rPr>
                <w:i/>
                <w:sz w:val="21"/>
                <w:szCs w:val="21"/>
              </w:rPr>
              <w:t xml:space="preserve">(before working </w:t>
            </w:r>
            <w:r w:rsidRPr="00A624A5">
              <w:rPr>
                <w:i/>
                <w:sz w:val="21"/>
                <w:szCs w:val="21"/>
              </w:rPr>
              <w:t xml:space="preserve">with </w:t>
            </w:r>
            <w:r w:rsidR="00872F3B" w:rsidRPr="00A624A5">
              <w:rPr>
                <w:i/>
                <w:sz w:val="21"/>
                <w:szCs w:val="21"/>
              </w:rPr>
              <w:t>Center for Tribes</w:t>
            </w:r>
            <w:r w:rsidR="00A624A5" w:rsidRPr="00A624A5">
              <w:rPr>
                <w:i/>
                <w:sz w:val="21"/>
                <w:szCs w:val="21"/>
              </w:rPr>
              <w:t>/</w:t>
            </w:r>
            <w:r w:rsidR="00404318" w:rsidRPr="00A624A5">
              <w:rPr>
                <w:i/>
                <w:sz w:val="21"/>
                <w:szCs w:val="21"/>
              </w:rPr>
              <w:t>one year ago)</w:t>
            </w:r>
            <w:r w:rsidR="00404318" w:rsidRPr="006C2B13">
              <w:rPr>
                <w:sz w:val="21"/>
                <w:szCs w:val="21"/>
              </w:rPr>
              <w:t xml:space="preserve"> </w:t>
            </w:r>
            <w:r w:rsidR="00D24130" w:rsidRPr="00A624A5">
              <w:rPr>
                <w:sz w:val="21"/>
                <w:szCs w:val="21"/>
              </w:rPr>
              <w:t>included</w:t>
            </w:r>
            <w:r w:rsidR="00D24130" w:rsidRPr="00A33127">
              <w:rPr>
                <w:b/>
                <w:sz w:val="21"/>
                <w:szCs w:val="21"/>
              </w:rPr>
              <w:t>:</w:t>
            </w:r>
          </w:p>
          <w:p w14:paraId="4B97A9D7" w14:textId="7FBD5160" w:rsidR="00404318" w:rsidRPr="005F4F32" w:rsidRDefault="00404318" w:rsidP="00404318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d </w:t>
            </w:r>
            <w:r w:rsidRPr="00A33127">
              <w:rPr>
                <w:sz w:val="21"/>
                <w:szCs w:val="21"/>
              </w:rPr>
              <w:t>increased</w:t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145B7E97" w14:textId="499A5D7B" w:rsidR="00404318" w:rsidRDefault="00404318" w:rsidP="00404318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 xml:space="preserve">Measuring fidelity, and results showed </w:t>
            </w:r>
            <w:r w:rsidRPr="00A33127">
              <w:rPr>
                <w:sz w:val="21"/>
                <w:szCs w:val="21"/>
              </w:rPr>
              <w:t>a high level of fidelity to the new practice</w:t>
            </w:r>
            <w:r w:rsidRPr="005F4F32">
              <w:rPr>
                <w:sz w:val="20"/>
              </w:rPr>
              <w:t xml:space="preserve"> </w:t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0Pa0QoPK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27C13EBB" w14:textId="77777777" w:rsidR="00404318" w:rsidRPr="009562AB" w:rsidRDefault="00404318" w:rsidP="00404318">
            <w:pPr>
              <w:pStyle w:val="ListParagraph"/>
              <w:spacing w:after="0" w:line="240" w:lineRule="auto"/>
              <w:ind w:left="407" w:right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4E0F0FC" w14:textId="77777777" w:rsidR="00D24130" w:rsidRPr="002203BE" w:rsidRDefault="00D24130" w:rsidP="00B950C5">
            <w:pPr>
              <w:spacing w:after="0" w:line="240" w:lineRule="auto"/>
              <w:ind w:left="47"/>
              <w:rPr>
                <w:sz w:val="18"/>
                <w:szCs w:val="19"/>
              </w:rPr>
            </w:pP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</w:p>
        </w:tc>
      </w:tr>
    </w:tbl>
    <w:p w14:paraId="3808E493" w14:textId="1C313893" w:rsidR="00D24130" w:rsidRDefault="00D24130" w:rsidP="00D24130">
      <w:pPr>
        <w:spacing w:after="0" w:line="240" w:lineRule="auto"/>
        <w:rPr>
          <w:b/>
          <w:szCs w:val="21"/>
        </w:rPr>
      </w:pPr>
    </w:p>
    <w:p w14:paraId="27541CE2" w14:textId="55EB5635" w:rsidR="00A73C9C" w:rsidRDefault="00A73C9C" w:rsidP="00D24130">
      <w:pPr>
        <w:spacing w:after="0" w:line="240" w:lineRule="auto"/>
        <w:rPr>
          <w:b/>
          <w:szCs w:val="21"/>
        </w:rPr>
      </w:pPr>
    </w:p>
    <w:p w14:paraId="405704D3" w14:textId="67D33529" w:rsidR="00B571C8" w:rsidRDefault="00B571C8" w:rsidP="00D24130">
      <w:pPr>
        <w:spacing w:after="0" w:line="240" w:lineRule="auto"/>
        <w:rPr>
          <w:b/>
          <w:szCs w:val="21"/>
        </w:rPr>
      </w:pPr>
    </w:p>
    <w:p w14:paraId="1CD3C94D" w14:textId="03E30D6F" w:rsidR="00B571C8" w:rsidRPr="001155E2" w:rsidRDefault="00B571C8" w:rsidP="00B571C8">
      <w:pPr>
        <w:spacing w:after="120" w:line="240" w:lineRule="auto"/>
        <w:rPr>
          <w:b/>
          <w:color w:val="0070C0"/>
        </w:rPr>
      </w:pPr>
      <w:r w:rsidRPr="001155E2">
        <w:lastRenderedPageBreak/>
        <w:t xml:space="preserve">Please think about the group of people from your </w:t>
      </w:r>
      <w:r>
        <w:t>tribe</w:t>
      </w:r>
      <w:r w:rsidRPr="001155E2">
        <w:t xml:space="preserve"> who are currently working with Center for </w:t>
      </w:r>
      <w:r w:rsidR="004353D2">
        <w:t>Tribes</w:t>
      </w:r>
      <w:r w:rsidRPr="001155E2">
        <w:t xml:space="preserve"> on </w:t>
      </w:r>
      <w:r w:rsidRPr="001155E2">
        <w:rPr>
          <w:i/>
          <w:u w:val="single"/>
        </w:rPr>
        <w:t>(</w:t>
      </w:r>
      <w:r w:rsidR="00F33DBD">
        <w:rPr>
          <w:i/>
          <w:u w:val="single"/>
        </w:rPr>
        <w:t>prefill name of work plan</w:t>
      </w:r>
      <w:r w:rsidRPr="001155E2">
        <w:rPr>
          <w:i/>
          <w:u w:val="single"/>
        </w:rPr>
        <w:t xml:space="preserve"> from CapTRACK)</w:t>
      </w:r>
      <w:r w:rsidRPr="001155E2">
        <w:rPr>
          <w:i/>
        </w:rPr>
        <w:t xml:space="preserve"> </w:t>
      </w:r>
      <w:r w:rsidRPr="001155E2">
        <w:t xml:space="preserve">and describe the group’s </w:t>
      </w:r>
      <w:r w:rsidRPr="001155E2">
        <w:rPr>
          <w:b/>
        </w:rPr>
        <w:t>current knowledge</w:t>
      </w:r>
      <w:r w:rsidRPr="001155E2">
        <w:t xml:space="preserve"> for each question below.  Then please give us your opinion of the group’s knowledge </w:t>
      </w:r>
      <w:r w:rsidRPr="001155E2">
        <w:rPr>
          <w:b/>
        </w:rPr>
        <w:t xml:space="preserve">before working with Center for </w:t>
      </w:r>
      <w:r>
        <w:rPr>
          <w:b/>
        </w:rPr>
        <w:t>Tribes</w:t>
      </w:r>
      <w:r w:rsidRPr="001155E2">
        <w:rPr>
          <w:i/>
          <w:color w:val="0070C0"/>
        </w:rPr>
        <w:t xml:space="preserve"> (prefill date work plan began from CapTRACK)/second administration: prefill date of last survey administered one year ago).</w:t>
      </w:r>
    </w:p>
    <w:tbl>
      <w:tblPr>
        <w:tblStyle w:val="TableGrid"/>
        <w:tblW w:w="1422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6482"/>
        <w:gridCol w:w="810"/>
        <w:gridCol w:w="630"/>
        <w:gridCol w:w="900"/>
        <w:gridCol w:w="630"/>
        <w:gridCol w:w="810"/>
        <w:gridCol w:w="810"/>
        <w:gridCol w:w="630"/>
        <w:gridCol w:w="900"/>
        <w:gridCol w:w="720"/>
        <w:gridCol w:w="900"/>
      </w:tblGrid>
      <w:tr w:rsidR="00B571C8" w:rsidRPr="008A040A" w14:paraId="6EBDB289" w14:textId="77777777" w:rsidTr="00683AC8">
        <w:trPr>
          <w:trHeight w:val="409"/>
        </w:trPr>
        <w:tc>
          <w:tcPr>
            <w:tcW w:w="6482" w:type="dxa"/>
            <w:shd w:val="clear" w:color="auto" w:fill="DEEAF6" w:themeFill="accent1" w:themeFillTint="33"/>
          </w:tcPr>
          <w:p w14:paraId="03DE552F" w14:textId="77777777" w:rsidR="00B571C8" w:rsidRPr="00542BA3" w:rsidRDefault="00B571C8" w:rsidP="00683AC8">
            <w:pPr>
              <w:rPr>
                <w:rFonts w:ascii="Calibri" w:hAnsi="Calibri"/>
                <w:color w:val="000000"/>
              </w:rPr>
            </w:pPr>
            <w:r w:rsidRPr="003302F2">
              <w:rPr>
                <w:b/>
                <w:i/>
                <w:color w:val="7030A0"/>
              </w:rPr>
              <w:t>CM Knowledge - Approach</w:t>
            </w:r>
            <w:r w:rsidRPr="003302F2">
              <w:rPr>
                <w:b/>
                <w:i/>
                <w:color w:val="7030A0"/>
                <w:sz w:val="20"/>
              </w:rPr>
              <w:t xml:space="preserve"> (Approach introduced in Phase)</w:t>
            </w:r>
          </w:p>
        </w:tc>
        <w:tc>
          <w:tcPr>
            <w:tcW w:w="3780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0376A71F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3960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79F608D4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b/>
                <w:szCs w:val="21"/>
              </w:rPr>
              <w:t xml:space="preserve">BEFORE working with the Center for States </w:t>
            </w:r>
            <w:r w:rsidRPr="00A7375B">
              <w:rPr>
                <w:b/>
                <w:szCs w:val="21"/>
              </w:rPr>
              <w:t>/ONE YEAR AGO</w:t>
            </w:r>
          </w:p>
        </w:tc>
      </w:tr>
      <w:tr w:rsidR="00B571C8" w:rsidRPr="008A040A" w14:paraId="68A2216D" w14:textId="77777777" w:rsidTr="00683AC8">
        <w:trPr>
          <w:trHeight w:val="600"/>
        </w:trPr>
        <w:tc>
          <w:tcPr>
            <w:tcW w:w="6482" w:type="dxa"/>
          </w:tcPr>
          <w:p w14:paraId="7E7725FB" w14:textId="07D7BF34" w:rsidR="00B571C8" w:rsidRPr="00D368AD" w:rsidRDefault="00B571C8" w:rsidP="00B571C8">
            <w:pPr>
              <w:rPr>
                <w:rFonts w:ascii="Calibri" w:hAnsi="Calibri"/>
                <w:color w:val="000000"/>
              </w:rPr>
            </w:pPr>
            <w:r w:rsidRPr="00D368AD">
              <w:rPr>
                <w:b/>
              </w:rPr>
              <w:t xml:space="preserve">By working with Center for </w:t>
            </w:r>
            <w:r>
              <w:rPr>
                <w:b/>
              </w:rPr>
              <w:t>Tribes</w:t>
            </w:r>
            <w:r w:rsidRPr="00D368AD">
              <w:rPr>
                <w:b/>
              </w:rPr>
              <w:t xml:space="preserve">, our team has developed knowledge in: </w:t>
            </w:r>
          </w:p>
        </w:tc>
        <w:tc>
          <w:tcPr>
            <w:tcW w:w="810" w:type="dxa"/>
            <w:noWrap/>
          </w:tcPr>
          <w:p w14:paraId="3BF903E6" w14:textId="77777777" w:rsidR="00B571C8" w:rsidRDefault="00B571C8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  <w:noWrap/>
          </w:tcPr>
          <w:p w14:paraId="5B174FD1" w14:textId="77777777" w:rsidR="00B571C8" w:rsidRDefault="00B571C8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  <w:noWrap/>
          </w:tcPr>
          <w:p w14:paraId="285DE6C9" w14:textId="77777777" w:rsidR="00B571C8" w:rsidRDefault="00B571C8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630" w:type="dxa"/>
            <w:noWrap/>
          </w:tcPr>
          <w:p w14:paraId="356B690A" w14:textId="77777777" w:rsidR="00B571C8" w:rsidRDefault="00B571C8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74A96B10" w14:textId="77777777" w:rsidR="00B571C8" w:rsidRDefault="00B571C8" w:rsidP="00683AC8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10" w:type="dxa"/>
            <w:noWrap/>
          </w:tcPr>
          <w:p w14:paraId="227D3B20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</w:tcPr>
          <w:p w14:paraId="39520D46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1BD3F752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20" w:type="dxa"/>
          </w:tcPr>
          <w:p w14:paraId="2DC3C3CE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900" w:type="dxa"/>
            <w:tcBorders>
              <w:right w:val="single" w:sz="2" w:space="0" w:color="auto"/>
            </w:tcBorders>
          </w:tcPr>
          <w:p w14:paraId="4A3B8675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B571C8" w:rsidRPr="008A040A" w14:paraId="44C7B2A9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2EE93428" w14:textId="77777777" w:rsidR="00B571C8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616AF0">
              <w:rPr>
                <w:rFonts w:ascii="Calibri" w:hAnsi="Calibri"/>
                <w:color w:val="000000"/>
              </w:rPr>
              <w:t xml:space="preserve">the </w:t>
            </w:r>
            <w:r w:rsidRPr="00616AF0">
              <w:rPr>
                <w:rFonts w:ascii="Calibri" w:hAnsi="Calibri"/>
                <w:color w:val="000000"/>
                <w:u w:val="single"/>
              </w:rPr>
              <w:t>Change and Implementation Process</w:t>
            </w:r>
            <w:r w:rsidRPr="00616AF0">
              <w:rPr>
                <w:rFonts w:ascii="Calibri" w:hAnsi="Calibri"/>
                <w:color w:val="000000"/>
              </w:rPr>
              <w:t xml:space="preserve">, which includes tasks to help us identify and understand needs, develop strategies to address those needs, and then implement and evaluate those strategies </w:t>
            </w:r>
          </w:p>
          <w:p w14:paraId="4382A90A" w14:textId="77777777" w:rsidR="00B571C8" w:rsidRPr="00616AF0" w:rsidRDefault="00B571C8" w:rsidP="00683AC8">
            <w:pPr>
              <w:rPr>
                <w:rFonts w:ascii="Calibri" w:hAnsi="Calibri"/>
                <w:color w:val="000000"/>
              </w:rPr>
            </w:pPr>
            <w:r w:rsidRPr="003302F2">
              <w:rPr>
                <w:rFonts w:ascii="Calibri" w:hAnsi="Calibri"/>
                <w:color w:val="7030A0"/>
                <w:sz w:val="18"/>
              </w:rPr>
              <w:t>(Overall Approach)</w:t>
            </w:r>
          </w:p>
        </w:tc>
        <w:tc>
          <w:tcPr>
            <w:tcW w:w="810" w:type="dxa"/>
            <w:noWrap/>
          </w:tcPr>
          <w:p w14:paraId="069BBB8E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1F76DEAD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2E494D25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4D21440E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103CAF18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0315F5AD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7C7EAC09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29ACC56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279DBB69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692B7F83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571C8" w:rsidRPr="008A040A" w14:paraId="160038AB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C1DD0B7" w14:textId="77777777" w:rsidR="00B571C8" w:rsidRPr="00533E46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I, Identify and Assess Needs and Opportunities</w:t>
            </w:r>
            <w:r w:rsidRPr="00533E46">
              <w:rPr>
                <w:rFonts w:ascii="Calibri" w:hAnsi="Calibri"/>
                <w:color w:val="000000"/>
              </w:rPr>
              <w:t xml:space="preserve">, which includes tasks to help us identify a need or opportunity to be addressed, </w:t>
            </w:r>
            <w:r>
              <w:rPr>
                <w:rFonts w:ascii="Calibri" w:hAnsi="Calibri"/>
                <w:color w:val="000000"/>
              </w:rPr>
              <w:t>f</w:t>
            </w:r>
            <w:r w:rsidRPr="00533E46">
              <w:rPr>
                <w:rFonts w:ascii="Calibri" w:hAnsi="Calibri"/>
                <w:color w:val="000000"/>
              </w:rPr>
              <w:t xml:space="preserve">orm teams to guide the change process, and </w:t>
            </w:r>
            <w:r>
              <w:rPr>
                <w:rFonts w:ascii="Calibri" w:hAnsi="Calibri"/>
                <w:color w:val="000000"/>
              </w:rPr>
              <w:t>g</w:t>
            </w:r>
            <w:r w:rsidRPr="00533E46">
              <w:rPr>
                <w:rFonts w:ascii="Calibri" w:hAnsi="Calibri"/>
                <w:color w:val="000000"/>
              </w:rPr>
              <w:t>ather data and explore the problem in depth</w:t>
            </w:r>
            <w:r w:rsidRPr="00533E46">
              <w:rPr>
                <w:rFonts w:ascii="Calibri" w:hAnsi="Calibri"/>
                <w:color w:val="2E74B5" w:themeColor="accent1" w:themeShade="BF"/>
                <w:sz w:val="18"/>
              </w:rPr>
              <w:t xml:space="preserve"> </w:t>
            </w:r>
          </w:p>
          <w:p w14:paraId="5EDCD5B8" w14:textId="77777777" w:rsidR="00B571C8" w:rsidRPr="00616AF0" w:rsidRDefault="00B571C8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</w:t>
            </w:r>
            <w:r w:rsidRPr="00213B27">
              <w:rPr>
                <w:rFonts w:ascii="Calibri" w:hAnsi="Calibri"/>
                <w:color w:val="7030A0"/>
                <w:sz w:val="18"/>
              </w:rPr>
              <w:t>Phase 1)</w:t>
            </w:r>
          </w:p>
        </w:tc>
        <w:tc>
          <w:tcPr>
            <w:tcW w:w="810" w:type="dxa"/>
            <w:noWrap/>
          </w:tcPr>
          <w:p w14:paraId="58FFDA7F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6A6E0E2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1B20F995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5B138AB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17BC7FAC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357A9505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3AB3A8C0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95D8F9D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355B46EA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09BC406D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571C8" w:rsidRPr="008A040A" w14:paraId="088D562E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218AABE6" w14:textId="77777777" w:rsidR="00B571C8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2: Develop Theory of Change</w:t>
            </w:r>
            <w:r w:rsidRPr="00533E46">
              <w:rPr>
                <w:rFonts w:ascii="Calibri" w:hAnsi="Calibri"/>
                <w:color w:val="000000"/>
              </w:rPr>
              <w:t>, which includes tasks that help us to develop a theory to address the causes of the need or opportunity</w:t>
            </w:r>
          </w:p>
          <w:p w14:paraId="5FF15DBC" w14:textId="77777777" w:rsidR="00B571C8" w:rsidRPr="00533E46" w:rsidRDefault="00B571C8" w:rsidP="00683AC8">
            <w:p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</w:rPr>
              <w:t xml:space="preserve"> </w:t>
            </w:r>
            <w:r w:rsidRPr="006E2FDF">
              <w:rPr>
                <w:rFonts w:ascii="Calibri" w:hAnsi="Calibri"/>
                <w:color w:val="7030A0"/>
                <w:sz w:val="18"/>
              </w:rPr>
              <w:t>(Phase 2)</w:t>
            </w:r>
          </w:p>
        </w:tc>
        <w:tc>
          <w:tcPr>
            <w:tcW w:w="810" w:type="dxa"/>
            <w:noWrap/>
          </w:tcPr>
          <w:p w14:paraId="49A5E49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7C3E5E65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7FB85315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5D583959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1C9CFAC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4D4C7569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094118EF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1664FDC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D1265E3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75DBB3CA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571C8" w:rsidRPr="008A040A" w14:paraId="7456EC4E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12FD7B0" w14:textId="77777777" w:rsidR="00B571C8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9221AC">
              <w:rPr>
                <w:rFonts w:ascii="Calibri" w:hAnsi="Calibri"/>
                <w:color w:val="000000"/>
                <w:u w:val="single"/>
              </w:rPr>
              <w:t>Phase 3.  Select and Adapt/Design Intervention</w:t>
            </w:r>
            <w:r w:rsidRPr="009221AC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i</w:t>
            </w:r>
            <w:r w:rsidRPr="009221AC">
              <w:rPr>
                <w:rFonts w:ascii="Calibri" w:hAnsi="Calibri"/>
                <w:color w:val="000000"/>
              </w:rPr>
              <w:t xml:space="preserve">dentify, research, and select from possible interventions, and adapt existing interventions or design new ones </w:t>
            </w:r>
          </w:p>
          <w:p w14:paraId="13723E87" w14:textId="77777777" w:rsidR="00B571C8" w:rsidRPr="00CC0D6A" w:rsidRDefault="00B571C8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3)</w:t>
            </w:r>
          </w:p>
        </w:tc>
        <w:tc>
          <w:tcPr>
            <w:tcW w:w="810" w:type="dxa"/>
            <w:noWrap/>
          </w:tcPr>
          <w:p w14:paraId="20D56E60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36F82E98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6A204F43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748DB99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7C14F605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4B2F11E1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67CDCC83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D2BAD62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FA762BD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0383DA36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571C8" w:rsidRPr="008A040A" w14:paraId="6C9B49A8" w14:textId="77777777" w:rsidTr="00683AC8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45B4705C" w14:textId="77777777" w:rsidR="00B571C8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EB42AB">
              <w:rPr>
                <w:rFonts w:ascii="Calibri" w:hAnsi="Calibri"/>
                <w:color w:val="000000"/>
                <w:u w:val="single"/>
              </w:rPr>
              <w:t>Phase 4: Plan, Prepare, and Implement</w:t>
            </w:r>
            <w:r w:rsidRPr="00EB42AB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a</w:t>
            </w:r>
            <w:r w:rsidRPr="00EB42AB">
              <w:rPr>
                <w:rFonts w:ascii="Calibri" w:hAnsi="Calibri"/>
                <w:color w:val="000000"/>
              </w:rPr>
              <w:t>ssess readiness and plan for implementation of the intervention(s), build capacity to support implementatio</w:t>
            </w:r>
            <w:r>
              <w:rPr>
                <w:rFonts w:ascii="Calibri" w:hAnsi="Calibri"/>
                <w:color w:val="000000"/>
              </w:rPr>
              <w:t>n, and p</w:t>
            </w:r>
            <w:r w:rsidRPr="00EB42AB">
              <w:rPr>
                <w:rFonts w:ascii="Calibri" w:hAnsi="Calibri"/>
                <w:color w:val="000000"/>
              </w:rPr>
              <w:t>ilot and/or stage</w:t>
            </w:r>
            <w:r>
              <w:rPr>
                <w:rFonts w:ascii="Calibri" w:hAnsi="Calibri"/>
                <w:color w:val="000000"/>
              </w:rPr>
              <w:t xml:space="preserve"> implementation of the intervention</w:t>
            </w:r>
          </w:p>
          <w:p w14:paraId="3647555C" w14:textId="77777777" w:rsidR="00B571C8" w:rsidRPr="00CC0D6A" w:rsidRDefault="00B571C8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4)</w:t>
            </w:r>
          </w:p>
        </w:tc>
        <w:tc>
          <w:tcPr>
            <w:tcW w:w="810" w:type="dxa"/>
            <w:noWrap/>
          </w:tcPr>
          <w:p w14:paraId="69A27F63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19FDF86C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3F2FF996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2E86CBBB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04428F6B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08849E1E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62B298BF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89ACBE6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58D21B3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7252C6A3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571C8" w:rsidRPr="008A040A" w14:paraId="372384C9" w14:textId="77777777" w:rsidTr="00683AC8">
        <w:trPr>
          <w:trHeight w:val="75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C65A858" w14:textId="77777777" w:rsidR="00B571C8" w:rsidRPr="00CC0D6A" w:rsidRDefault="00B571C8" w:rsidP="00B571C8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385CE9">
              <w:rPr>
                <w:rFonts w:ascii="Calibri" w:hAnsi="Calibri"/>
                <w:color w:val="000000"/>
                <w:u w:val="single"/>
              </w:rPr>
              <w:t>Phase 5: Evaluate and Apply Findings</w:t>
            </w:r>
            <w:r w:rsidRPr="00385CE9">
              <w:rPr>
                <w:rFonts w:ascii="Calibri" w:hAnsi="Calibri"/>
                <w:color w:val="000000"/>
              </w:rPr>
              <w:t xml:space="preserve">, which includes tasks that help us to: Collect and use data to adjust the intervention and/or implementation strategies, </w:t>
            </w:r>
            <w:r>
              <w:rPr>
                <w:rFonts w:ascii="Calibri" w:hAnsi="Calibri"/>
                <w:color w:val="000000"/>
              </w:rPr>
              <w:t>e</w:t>
            </w:r>
            <w:r w:rsidRPr="00385CE9">
              <w:rPr>
                <w:rFonts w:ascii="Calibri" w:hAnsi="Calibri"/>
                <w:color w:val="000000"/>
              </w:rPr>
              <w:t>valuate to measure implementation quality and short and long-term ou</w:t>
            </w:r>
            <w:r>
              <w:rPr>
                <w:rFonts w:ascii="Calibri" w:hAnsi="Calibri"/>
                <w:color w:val="000000"/>
              </w:rPr>
              <w:t>tcomes, and m</w:t>
            </w:r>
            <w:r w:rsidRPr="00385CE9">
              <w:rPr>
                <w:rFonts w:ascii="Calibri" w:hAnsi="Calibri"/>
                <w:color w:val="000000"/>
              </w:rPr>
              <w:t>ake decisions to further spread, adjust, or discontinue the intervention</w:t>
            </w:r>
          </w:p>
          <w:p w14:paraId="02F80A9E" w14:textId="77777777" w:rsidR="00B571C8" w:rsidRPr="00CC0D6A" w:rsidRDefault="00B571C8" w:rsidP="00683AC8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5)</w:t>
            </w:r>
          </w:p>
        </w:tc>
        <w:tc>
          <w:tcPr>
            <w:tcW w:w="810" w:type="dxa"/>
            <w:noWrap/>
          </w:tcPr>
          <w:p w14:paraId="00BC104A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49C9A5E6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57EE502C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6C869D18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03459E41" w14:textId="77777777" w:rsidR="00B571C8" w:rsidRDefault="00B571C8" w:rsidP="00683AC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20D4D2E5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1FAB6646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D7F5610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91553FD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7244093E" w14:textId="77777777" w:rsidR="00B571C8" w:rsidRDefault="00B571C8" w:rsidP="00683AC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68A9F732" w14:textId="77777777" w:rsidR="00B571C8" w:rsidRPr="00DA1DCC" w:rsidRDefault="00B571C8" w:rsidP="00B571C8">
      <w:pPr>
        <w:pStyle w:val="ListParagraph"/>
        <w:spacing w:after="0" w:line="240" w:lineRule="auto"/>
        <w:ind w:left="407"/>
      </w:pPr>
    </w:p>
    <w:p w14:paraId="77DCA34B" w14:textId="77777777" w:rsidR="00B571C8" w:rsidRDefault="00B571C8" w:rsidP="00D24130">
      <w:pPr>
        <w:spacing w:after="0" w:line="240" w:lineRule="auto"/>
        <w:rPr>
          <w:b/>
          <w:szCs w:val="21"/>
        </w:rPr>
      </w:pPr>
    </w:p>
    <w:p w14:paraId="4AF32D85" w14:textId="77777777" w:rsidR="00DA1DCC" w:rsidRPr="00DA1DCC" w:rsidRDefault="00DA1DCC" w:rsidP="00DA1DCC">
      <w:pPr>
        <w:pStyle w:val="ListParagraph"/>
        <w:spacing w:after="0" w:line="240" w:lineRule="auto"/>
        <w:ind w:left="407"/>
      </w:pPr>
    </w:p>
    <w:p w14:paraId="6E415F61" w14:textId="799308E9" w:rsidR="006B3855" w:rsidRPr="00DA1DCC" w:rsidRDefault="00DD7BE7" w:rsidP="00DD7BE7">
      <w:pPr>
        <w:pStyle w:val="ListParagraph"/>
        <w:numPr>
          <w:ilvl w:val="0"/>
          <w:numId w:val="10"/>
        </w:numPr>
        <w:spacing w:after="0" w:line="240" w:lineRule="auto"/>
      </w:pPr>
      <w:r w:rsidRPr="00DD7BE7">
        <w:rPr>
          <w:b/>
        </w:rPr>
        <w:t>What is your team</w:t>
      </w:r>
      <w:r w:rsidR="0096164F">
        <w:rPr>
          <w:b/>
        </w:rPr>
        <w:t xml:space="preserve">, or group receiving services from the Capacity Building Center, </w:t>
      </w:r>
      <w:r w:rsidRPr="00DD7BE7">
        <w:rPr>
          <w:b/>
        </w:rPr>
        <w:t>able to do</w:t>
      </w:r>
      <w:r w:rsidR="0096164F">
        <w:rPr>
          <w:b/>
        </w:rPr>
        <w:t xml:space="preserve"> --</w:t>
      </w:r>
      <w:r w:rsidRPr="00DD7BE7">
        <w:rPr>
          <w:b/>
        </w:rPr>
        <w:t>or able to do better</w:t>
      </w:r>
      <w:r w:rsidR="0096164F">
        <w:rPr>
          <w:b/>
        </w:rPr>
        <w:t>--</w:t>
      </w:r>
      <w:r w:rsidRPr="00DD7BE7">
        <w:rPr>
          <w:b/>
        </w:rPr>
        <w:t xml:space="preserve"> that you weren’t able to </w:t>
      </w:r>
      <w:r w:rsidR="000F3BE6">
        <w:rPr>
          <w:b/>
        </w:rPr>
        <w:t xml:space="preserve">before receiving </w:t>
      </w:r>
      <w:r w:rsidR="000F3BE6" w:rsidRPr="000F3BE6">
        <w:rPr>
          <w:b/>
        </w:rPr>
        <w:t xml:space="preserve">services from </w:t>
      </w:r>
      <w:r w:rsidRPr="000F3BE6">
        <w:rPr>
          <w:b/>
        </w:rPr>
        <w:t>Center for Tribes</w:t>
      </w:r>
      <w:r w:rsidR="006B3855" w:rsidRPr="000F3BE6">
        <w:rPr>
          <w:b/>
        </w:rPr>
        <w:t>?</w:t>
      </w:r>
      <w:r w:rsidR="006B3855" w:rsidRPr="000F3BE6">
        <w:t xml:space="preserve"> </w:t>
      </w:r>
      <w:r w:rsidR="006B3855"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6E26317D" w14:textId="77777777" w:rsidR="00DA1DCC" w:rsidRDefault="00DA1DCC" w:rsidP="00DA1DCC">
      <w:pPr>
        <w:spacing w:after="0" w:line="240" w:lineRule="auto"/>
      </w:pPr>
    </w:p>
    <w:p w14:paraId="51F066D3" w14:textId="77777777" w:rsidR="00DA1DCC" w:rsidRDefault="00DA1DCC" w:rsidP="00DA1DCC">
      <w:pPr>
        <w:spacing w:after="0" w:line="240" w:lineRule="auto"/>
      </w:pPr>
    </w:p>
    <w:p w14:paraId="0EA595EE" w14:textId="77777777" w:rsidR="00DA1DCC" w:rsidRDefault="00DA1DCC" w:rsidP="00DA1DCC">
      <w:pPr>
        <w:spacing w:after="0" w:line="240" w:lineRule="auto"/>
      </w:pPr>
    </w:p>
    <w:p w14:paraId="017586CF" w14:textId="77777777" w:rsidR="00DA1DCC" w:rsidRPr="000A3628" w:rsidRDefault="00DA1DCC" w:rsidP="00DA1DCC">
      <w:pPr>
        <w:spacing w:after="0" w:line="240" w:lineRule="auto"/>
      </w:pPr>
    </w:p>
    <w:p w14:paraId="0C14069E" w14:textId="77777777" w:rsidR="00173D7A" w:rsidRDefault="00173D7A" w:rsidP="000A3628">
      <w:pPr>
        <w:pStyle w:val="ListParagraph"/>
        <w:spacing w:after="0" w:line="240" w:lineRule="auto"/>
        <w:ind w:left="407"/>
      </w:pPr>
    </w:p>
    <w:p w14:paraId="3FFF3BF8" w14:textId="47034215" w:rsidR="006B3855" w:rsidRPr="00173D7A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i/>
          <w:color w:val="44546A" w:themeColor="text2"/>
          <w:sz w:val="21"/>
          <w:szCs w:val="21"/>
        </w:rPr>
      </w:pPr>
      <w:r w:rsidRPr="008B477F">
        <w:rPr>
          <w:b/>
        </w:rPr>
        <w:t xml:space="preserve">What </w:t>
      </w:r>
      <w:r w:rsidR="00895714" w:rsidRPr="008B477F">
        <w:rPr>
          <w:b/>
        </w:rPr>
        <w:t>is</w:t>
      </w:r>
      <w:r w:rsidR="003664C3" w:rsidRPr="008B477F">
        <w:rPr>
          <w:b/>
        </w:rPr>
        <w:t xml:space="preserve"> challenging for you in your</w:t>
      </w:r>
      <w:r w:rsidRPr="008B477F">
        <w:rPr>
          <w:b/>
        </w:rPr>
        <w:t xml:space="preserve"> </w:t>
      </w:r>
      <w:r w:rsidRPr="000F3BE6">
        <w:rPr>
          <w:b/>
        </w:rPr>
        <w:t>work with</w:t>
      </w:r>
      <w:r w:rsidR="000F3BE6" w:rsidRPr="000F3BE6">
        <w:rPr>
          <w:b/>
        </w:rPr>
        <w:t xml:space="preserve"> </w:t>
      </w:r>
      <w:r w:rsidR="00EA5C5E" w:rsidRPr="000F3BE6">
        <w:rPr>
          <w:b/>
        </w:rPr>
        <w:t>Center for Tribes</w:t>
      </w:r>
      <w:r w:rsidRPr="000F3BE6">
        <w:rPr>
          <w:b/>
        </w:rPr>
        <w:t>?</w:t>
      </w:r>
      <w:r w:rsidRPr="002C0D8E">
        <w:rPr>
          <w:rFonts w:ascii="Calibri" w:hAnsi="Calibri" w:cs="Times New Roman"/>
          <w:i/>
          <w:sz w:val="21"/>
          <w:szCs w:val="21"/>
        </w:rPr>
        <w:t xml:space="preserve"> </w:t>
      </w:r>
      <w:r w:rsidRPr="00ED3BDB">
        <w:rPr>
          <w:rFonts w:ascii="Calibri" w:hAnsi="Calibri" w:cs="Times New Roman"/>
          <w:i/>
          <w:color w:val="44546A" w:themeColor="text2"/>
          <w:sz w:val="21"/>
          <w:szCs w:val="21"/>
        </w:rPr>
        <w:t>(</w:t>
      </w:r>
      <w:r w:rsidRPr="00173D7A">
        <w:rPr>
          <w:rFonts w:ascii="Calibri" w:hAnsi="Calibri" w:cs="Times New Roman"/>
          <w:i/>
          <w:color w:val="44546A" w:themeColor="text2"/>
          <w:sz w:val="21"/>
          <w:szCs w:val="21"/>
        </w:rPr>
        <w:t>open ended)</w:t>
      </w:r>
    </w:p>
    <w:p w14:paraId="3DAC6393" w14:textId="77777777" w:rsidR="006B3855" w:rsidRDefault="006B3855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4C16148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59BDD5D5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62C12714" w14:textId="77777777" w:rsidR="00DA1DCC" w:rsidRPr="004F529D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BBAB9D3" w14:textId="77777777" w:rsidR="00173D7A" w:rsidRDefault="00173D7A" w:rsidP="004F529D">
      <w:pPr>
        <w:spacing w:after="0" w:line="240" w:lineRule="auto"/>
      </w:pPr>
    </w:p>
    <w:p w14:paraId="1974C703" w14:textId="159F12DA" w:rsidR="006B3855" w:rsidRPr="000A3628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sz w:val="21"/>
          <w:szCs w:val="21"/>
        </w:rPr>
      </w:pPr>
      <w:r w:rsidRPr="00AC4A6C">
        <w:rPr>
          <w:b/>
          <w:sz w:val="24"/>
        </w:rPr>
        <w:t>Is there</w:t>
      </w:r>
      <w:r w:rsidRPr="00AC4A6C">
        <w:rPr>
          <w:rFonts w:ascii="Calibri" w:hAnsi="Calibri" w:cs="Times New Roman"/>
          <w:b/>
          <w:szCs w:val="21"/>
        </w:rPr>
        <w:t xml:space="preserve"> anything else you would like us to know about your work with the</w:t>
      </w:r>
      <w:r w:rsidR="000F3BE6" w:rsidRPr="00AC4A6C">
        <w:rPr>
          <w:rFonts w:ascii="Calibri" w:hAnsi="Calibri" w:cs="Times New Roman"/>
          <w:b/>
          <w:szCs w:val="21"/>
        </w:rPr>
        <w:t xml:space="preserve"> </w:t>
      </w:r>
      <w:r w:rsidR="00EA5C5E" w:rsidRPr="00AC4A6C">
        <w:rPr>
          <w:rFonts w:ascii="Calibri" w:hAnsi="Calibri" w:cs="Times New Roman"/>
          <w:b/>
          <w:szCs w:val="21"/>
        </w:rPr>
        <w:t>Center for Tribes</w:t>
      </w:r>
      <w:r w:rsidR="000F3BE6" w:rsidRPr="00AC4A6C">
        <w:rPr>
          <w:rFonts w:ascii="Calibri" w:hAnsi="Calibri" w:cs="Times New Roman"/>
          <w:b/>
          <w:szCs w:val="21"/>
        </w:rPr>
        <w:t>?</w:t>
      </w:r>
      <w:r w:rsidRPr="000A3628">
        <w:rPr>
          <w:rFonts w:ascii="Calibri" w:hAnsi="Calibri" w:cs="Times New Roman"/>
          <w:sz w:val="21"/>
          <w:szCs w:val="21"/>
        </w:rPr>
        <w:t xml:space="preserve"> </w:t>
      </w:r>
      <w:r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300371F1" w14:textId="77777777" w:rsidR="00F03144" w:rsidRPr="000A3628" w:rsidRDefault="00F03144"/>
    <w:p w14:paraId="0F36F8B4" w14:textId="69CEC09E" w:rsidR="00DD7BE7" w:rsidRDefault="00DD7BE7"/>
    <w:p w14:paraId="1E8A9CE5" w14:textId="0D3BFC0A" w:rsidR="00895714" w:rsidRDefault="00895714" w:rsidP="00895714"/>
    <w:p w14:paraId="46B1B9CF" w14:textId="77777777" w:rsidR="00895714" w:rsidRPr="00472AA3" w:rsidRDefault="00895714" w:rsidP="00895714">
      <w:pPr>
        <w:tabs>
          <w:tab w:val="left" w:pos="5685"/>
        </w:tabs>
      </w:pPr>
    </w:p>
    <w:p w14:paraId="61A7480A" w14:textId="77777777" w:rsidR="00254642" w:rsidRDefault="00254642"/>
    <w:sectPr w:rsidR="00254642" w:rsidSect="004833FC">
      <w:headerReference w:type="default" r:id="rId12"/>
      <w:footerReference w:type="default" r:id="rId13"/>
      <w:pgSz w:w="15840" w:h="12240" w:orient="landscape"/>
      <w:pgMar w:top="576" w:right="835" w:bottom="432" w:left="720" w:header="576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F3C540" w14:textId="77777777" w:rsidR="00374FAE" w:rsidRDefault="00374FAE" w:rsidP="009B75D9">
      <w:pPr>
        <w:spacing w:after="0" w:line="240" w:lineRule="auto"/>
      </w:pPr>
      <w:r>
        <w:separator/>
      </w:r>
    </w:p>
  </w:endnote>
  <w:endnote w:type="continuationSeparator" w:id="0">
    <w:p w14:paraId="6F0252FA" w14:textId="77777777" w:rsidR="00374FAE" w:rsidRDefault="00374FAE" w:rsidP="009B75D9">
      <w:pPr>
        <w:spacing w:after="0" w:line="240" w:lineRule="auto"/>
      </w:pPr>
      <w:r>
        <w:continuationSeparator/>
      </w:r>
    </w:p>
  </w:endnote>
  <w:endnote w:type="continuationNotice" w:id="1">
    <w:p w14:paraId="03E87D48" w14:textId="77777777" w:rsidR="00374FAE" w:rsidRDefault="00374FA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592D01" w14:textId="60E40C9C" w:rsidR="004F4C08" w:rsidRPr="00DF7AC0" w:rsidRDefault="00527174" w:rsidP="008262B4">
    <w:pPr>
      <w:pStyle w:val="Footer"/>
      <w:tabs>
        <w:tab w:val="clear" w:pos="9360"/>
        <w:tab w:val="right" w:pos="7560"/>
      </w:tabs>
      <w:rPr>
        <w:i/>
        <w:sz w:val="20"/>
      </w:rPr>
    </w:pPr>
    <w:r w:rsidRPr="003302BF">
      <w:rPr>
        <w:i/>
        <w:color w:val="7030A0"/>
        <w:sz w:val="20"/>
      </w:rPr>
      <w:t>Purple font – evaluation constructs/references</w:t>
    </w:r>
    <w:r w:rsidR="003302BF">
      <w:rPr>
        <w:i/>
        <w:color w:val="7030A0"/>
        <w:sz w:val="20"/>
      </w:rPr>
      <w:t>, will not be visible on survey</w:t>
    </w:r>
    <w:r>
      <w:rPr>
        <w:i/>
        <w:color w:val="44546A" w:themeColor="text2"/>
        <w:sz w:val="20"/>
      </w:rPr>
      <w:t xml:space="preserve">, </w:t>
    </w:r>
    <w:r w:rsidRPr="003302BF">
      <w:rPr>
        <w:i/>
        <w:color w:val="1F4E79" w:themeColor="accent1" w:themeShade="80"/>
        <w:sz w:val="20"/>
      </w:rPr>
      <w:t>blue font = survey administration instructions, will not be visible on survey</w:t>
    </w:r>
    <w:r>
      <w:rPr>
        <w:i/>
        <w:color w:val="44546A" w:themeColor="text2"/>
        <w:sz w:val="20"/>
      </w:rPr>
      <w:t>;</w:t>
    </w:r>
    <w:r w:rsidR="004F4C08">
      <w:rPr>
        <w:i/>
        <w:color w:val="44546A" w:themeColor="text2"/>
        <w:sz w:val="20"/>
      </w:rPr>
      <w:t xml:space="preserve"> </w:t>
    </w:r>
    <w:r w:rsidR="004F4C08" w:rsidRPr="009B2DDA">
      <w:rPr>
        <w:i/>
        <w:color w:val="000000" w:themeColor="text1"/>
        <w:sz w:val="20"/>
      </w:rPr>
      <w:t>italics = customize</w:t>
    </w:r>
    <w:r>
      <w:rPr>
        <w:i/>
        <w:color w:val="000000" w:themeColor="text1"/>
        <w:sz w:val="20"/>
      </w:rPr>
      <w:t>d</w:t>
    </w:r>
    <w:r w:rsidR="004F4C08" w:rsidRPr="009B2DDA">
      <w:rPr>
        <w:i/>
        <w:color w:val="000000" w:themeColor="text1"/>
        <w:sz w:val="20"/>
      </w:rPr>
      <w:t xml:space="preserve"> </w:t>
    </w:r>
    <w:r>
      <w:rPr>
        <w:i/>
        <w:color w:val="000000" w:themeColor="text1"/>
        <w:sz w:val="20"/>
      </w:rPr>
      <w:t>prefill</w:t>
    </w:r>
    <w:r w:rsidR="004F4C08" w:rsidRPr="009B2DDA">
      <w:rPr>
        <w:i/>
        <w:color w:val="000000" w:themeColor="text1"/>
        <w:sz w:val="20"/>
      </w:rPr>
      <w:tab/>
    </w:r>
    <w:r w:rsidR="004F4C08">
      <w:rPr>
        <w:i/>
        <w:sz w:val="20"/>
      </w:rPr>
      <w:tab/>
    </w:r>
    <w:r w:rsidR="004F4C08">
      <w:rPr>
        <w:i/>
        <w:sz w:val="20"/>
      </w:rPr>
      <w:tab/>
    </w:r>
    <w:r w:rsidR="00974E65">
      <w:rPr>
        <w:i/>
        <w:sz w:val="20"/>
      </w:rPr>
      <w:tab/>
    </w:r>
    <w:r w:rsidR="00974E65">
      <w:rPr>
        <w:i/>
        <w:sz w:val="20"/>
      </w:rPr>
      <w:tab/>
    </w:r>
    <w:r w:rsidR="004F4C08">
      <w:rPr>
        <w:i/>
        <w:sz w:val="20"/>
      </w:rPr>
      <w:tab/>
    </w:r>
    <w:r w:rsidR="004F4C08">
      <w:rPr>
        <w:i/>
        <w:sz w:val="20"/>
      </w:rPr>
      <w:tab/>
    </w:r>
    <w:r w:rsidR="004F4C08">
      <w:rPr>
        <w:i/>
        <w:sz w:val="20"/>
      </w:rPr>
      <w:tab/>
    </w:r>
    <w:r w:rsidR="004F4C08">
      <w:rPr>
        <w:i/>
        <w:sz w:val="20"/>
      </w:rPr>
      <w:tab/>
    </w:r>
    <w:r w:rsidR="004F4C08" w:rsidRPr="00DF7AC0">
      <w:rPr>
        <w:i/>
        <w:sz w:val="20"/>
      </w:rPr>
      <w:fldChar w:fldCharType="begin"/>
    </w:r>
    <w:r w:rsidR="004F4C08" w:rsidRPr="00DF7AC0">
      <w:rPr>
        <w:i/>
        <w:sz w:val="20"/>
      </w:rPr>
      <w:instrText xml:space="preserve"> PAGE   \* MERGEFORMAT </w:instrText>
    </w:r>
    <w:r w:rsidR="004F4C08" w:rsidRPr="00DF7AC0">
      <w:rPr>
        <w:i/>
        <w:sz w:val="20"/>
      </w:rPr>
      <w:fldChar w:fldCharType="separate"/>
    </w:r>
    <w:r w:rsidR="00BB616A">
      <w:rPr>
        <w:i/>
        <w:noProof/>
        <w:sz w:val="20"/>
      </w:rPr>
      <w:t>1</w:t>
    </w:r>
    <w:r w:rsidR="004F4C08" w:rsidRPr="00DF7AC0">
      <w:rPr>
        <w:i/>
        <w:noProof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49F098" w14:textId="77777777" w:rsidR="00374FAE" w:rsidRDefault="00374FAE" w:rsidP="009B75D9">
      <w:pPr>
        <w:spacing w:after="0" w:line="240" w:lineRule="auto"/>
      </w:pPr>
      <w:r>
        <w:separator/>
      </w:r>
    </w:p>
  </w:footnote>
  <w:footnote w:type="continuationSeparator" w:id="0">
    <w:p w14:paraId="19D766AD" w14:textId="77777777" w:rsidR="00374FAE" w:rsidRDefault="00374FAE" w:rsidP="009B75D9">
      <w:pPr>
        <w:spacing w:after="0" w:line="240" w:lineRule="auto"/>
      </w:pPr>
      <w:r>
        <w:continuationSeparator/>
      </w:r>
    </w:p>
  </w:footnote>
  <w:footnote w:type="continuationNotice" w:id="1">
    <w:p w14:paraId="1FC14725" w14:textId="77777777" w:rsidR="00374FAE" w:rsidRDefault="00374FA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C827B0" w14:textId="050F8332" w:rsidR="004F4C08" w:rsidRPr="004833FC" w:rsidRDefault="00662CBC" w:rsidP="00E437DA">
    <w:pPr>
      <w:pStyle w:val="Header"/>
      <w:spacing w:after="120"/>
      <w:rPr>
        <w:i/>
        <w:color w:val="333300"/>
      </w:rPr>
    </w:pPr>
    <w:r>
      <w:rPr>
        <w:i/>
        <w:color w:val="333300"/>
      </w:rPr>
      <w:t xml:space="preserve">Final </w:t>
    </w:r>
    <w:r w:rsidR="004F4C08" w:rsidRPr="004833FC">
      <w:rPr>
        <w:i/>
        <w:color w:val="333300"/>
      </w:rPr>
      <w:t xml:space="preserve">Capacity Survey </w:t>
    </w:r>
    <w:r>
      <w:rPr>
        <w:i/>
        <w:color w:val="333300"/>
      </w:rPr>
      <w:t xml:space="preserve">CBCT </w:t>
    </w:r>
    <w:r w:rsidR="00ED3A75">
      <w:rPr>
        <w:i/>
        <w:color w:val="333300"/>
      </w:rPr>
      <w:t xml:space="preserve"> 7_</w:t>
    </w:r>
    <w:r>
      <w:rPr>
        <w:i/>
        <w:color w:val="333300"/>
      </w:rPr>
      <w:t>13</w:t>
    </w:r>
    <w:r w:rsidR="004F4C08">
      <w:rPr>
        <w:i/>
        <w:color w:val="333300"/>
      </w:rPr>
      <w:t>_</w:t>
    </w:r>
    <w:r w:rsidR="004F4C08" w:rsidRPr="004833FC">
      <w:rPr>
        <w:i/>
        <w:color w:val="333300"/>
      </w:rPr>
      <w:t>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01390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C63844"/>
    <w:multiLevelType w:val="hybridMultilevel"/>
    <w:tmpl w:val="DE7831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D91DE2"/>
    <w:multiLevelType w:val="hybridMultilevel"/>
    <w:tmpl w:val="5C38272E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3">
    <w:nsid w:val="0FA433B9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69414C"/>
    <w:multiLevelType w:val="hybridMultilevel"/>
    <w:tmpl w:val="919C7460"/>
    <w:lvl w:ilvl="0" w:tplc="16587A9E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06A39C8"/>
    <w:multiLevelType w:val="hybridMultilevel"/>
    <w:tmpl w:val="D6AAD67A"/>
    <w:lvl w:ilvl="0" w:tplc="9A7ACA94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8366F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D7F2D5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0D22EF"/>
    <w:multiLevelType w:val="hybridMultilevel"/>
    <w:tmpl w:val="D16E0A06"/>
    <w:lvl w:ilvl="0" w:tplc="6BBC80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3E7DCD"/>
    <w:multiLevelType w:val="hybridMultilevel"/>
    <w:tmpl w:val="C3DA35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26C337F"/>
    <w:multiLevelType w:val="hybridMultilevel"/>
    <w:tmpl w:val="09A09D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42E2468"/>
    <w:multiLevelType w:val="hybridMultilevel"/>
    <w:tmpl w:val="9788C01C"/>
    <w:lvl w:ilvl="0" w:tplc="8578E8B6">
      <w:start w:val="1"/>
      <w:numFmt w:val="decimal"/>
      <w:lvlText w:val="%1."/>
      <w:lvlJc w:val="left"/>
      <w:pPr>
        <w:ind w:left="360" w:hanging="360"/>
      </w:pPr>
      <w:rPr>
        <w:b w:val="0"/>
        <w:i w:val="0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444379"/>
    <w:multiLevelType w:val="multilevel"/>
    <w:tmpl w:val="924CE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5D350A22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7A447CF"/>
    <w:multiLevelType w:val="hybridMultilevel"/>
    <w:tmpl w:val="083EB76C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5">
    <w:nsid w:val="72C7035C"/>
    <w:multiLevelType w:val="hybridMultilevel"/>
    <w:tmpl w:val="0442AE94"/>
    <w:lvl w:ilvl="0" w:tplc="F508BBB6">
      <w:start w:val="1"/>
      <w:numFmt w:val="bullet"/>
      <w:lvlText w:val=""/>
      <w:lvlJc w:val="left"/>
      <w:pPr>
        <w:ind w:left="677" w:hanging="360"/>
      </w:pPr>
      <w:rPr>
        <w:rFonts w:ascii="Wingdings" w:hAnsi="Wingdings" w:hint="default"/>
        <w:color w:val="1F4E79" w:themeColor="accent1" w:themeShade="80"/>
      </w:rPr>
    </w:lvl>
    <w:lvl w:ilvl="1" w:tplc="04090003" w:tentative="1">
      <w:start w:val="1"/>
      <w:numFmt w:val="bullet"/>
      <w:lvlText w:val="o"/>
      <w:lvlJc w:val="left"/>
      <w:pPr>
        <w:ind w:left="13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7" w:hanging="360"/>
      </w:pPr>
      <w:rPr>
        <w:rFonts w:ascii="Wingdings" w:hAnsi="Wingdings" w:hint="default"/>
      </w:rPr>
    </w:lvl>
  </w:abstractNum>
  <w:abstractNum w:abstractNumId="16">
    <w:nsid w:val="753C42B0"/>
    <w:multiLevelType w:val="hybridMultilevel"/>
    <w:tmpl w:val="C7E091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2D4390"/>
    <w:multiLevelType w:val="hybridMultilevel"/>
    <w:tmpl w:val="A86000D6"/>
    <w:lvl w:ilvl="0" w:tplc="F3ACB1F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7D1617D"/>
    <w:multiLevelType w:val="hybridMultilevel"/>
    <w:tmpl w:val="EA1CD4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FB5263B"/>
    <w:multiLevelType w:val="hybridMultilevel"/>
    <w:tmpl w:val="124E873C"/>
    <w:lvl w:ilvl="0" w:tplc="0D84CB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8"/>
  </w:num>
  <w:num w:numId="4">
    <w:abstractNumId w:val="1"/>
  </w:num>
  <w:num w:numId="5">
    <w:abstractNumId w:val="16"/>
  </w:num>
  <w:num w:numId="6">
    <w:abstractNumId w:val="4"/>
  </w:num>
  <w:num w:numId="7">
    <w:abstractNumId w:val="5"/>
  </w:num>
  <w:num w:numId="8">
    <w:abstractNumId w:val="3"/>
  </w:num>
  <w:num w:numId="9">
    <w:abstractNumId w:val="10"/>
  </w:num>
  <w:num w:numId="10">
    <w:abstractNumId w:val="11"/>
  </w:num>
  <w:num w:numId="11">
    <w:abstractNumId w:val="6"/>
  </w:num>
  <w:num w:numId="12">
    <w:abstractNumId w:val="8"/>
  </w:num>
  <w:num w:numId="13">
    <w:abstractNumId w:val="19"/>
  </w:num>
  <w:num w:numId="14">
    <w:abstractNumId w:val="0"/>
  </w:num>
  <w:num w:numId="15">
    <w:abstractNumId w:val="13"/>
  </w:num>
  <w:num w:numId="16">
    <w:abstractNumId w:val="15"/>
  </w:num>
  <w:num w:numId="17">
    <w:abstractNumId w:val="2"/>
  </w:num>
  <w:num w:numId="18">
    <w:abstractNumId w:val="14"/>
  </w:num>
  <w:num w:numId="19">
    <w:abstractNumId w:val="17"/>
  </w:num>
  <w:num w:numId="2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040A"/>
    <w:rsid w:val="0000030D"/>
    <w:rsid w:val="00001278"/>
    <w:rsid w:val="0000713D"/>
    <w:rsid w:val="0001383B"/>
    <w:rsid w:val="00013ACC"/>
    <w:rsid w:val="00016AD3"/>
    <w:rsid w:val="00020995"/>
    <w:rsid w:val="00023746"/>
    <w:rsid w:val="0002696F"/>
    <w:rsid w:val="00030EC7"/>
    <w:rsid w:val="000312EB"/>
    <w:rsid w:val="0003191E"/>
    <w:rsid w:val="00031CD5"/>
    <w:rsid w:val="0003438B"/>
    <w:rsid w:val="00036806"/>
    <w:rsid w:val="000415BF"/>
    <w:rsid w:val="00041F41"/>
    <w:rsid w:val="00043925"/>
    <w:rsid w:val="0005563F"/>
    <w:rsid w:val="0006624B"/>
    <w:rsid w:val="00066894"/>
    <w:rsid w:val="00073518"/>
    <w:rsid w:val="00077A59"/>
    <w:rsid w:val="00082DA7"/>
    <w:rsid w:val="00084F27"/>
    <w:rsid w:val="000863E9"/>
    <w:rsid w:val="00087B47"/>
    <w:rsid w:val="0009336A"/>
    <w:rsid w:val="00095A97"/>
    <w:rsid w:val="000A07B1"/>
    <w:rsid w:val="000A0BC8"/>
    <w:rsid w:val="000A1220"/>
    <w:rsid w:val="000A3628"/>
    <w:rsid w:val="000A4A36"/>
    <w:rsid w:val="000B21FA"/>
    <w:rsid w:val="000B413F"/>
    <w:rsid w:val="000B492D"/>
    <w:rsid w:val="000B54C4"/>
    <w:rsid w:val="000B5C51"/>
    <w:rsid w:val="000C1AE9"/>
    <w:rsid w:val="000C22EE"/>
    <w:rsid w:val="000D1778"/>
    <w:rsid w:val="000D18E2"/>
    <w:rsid w:val="000D23F9"/>
    <w:rsid w:val="000D38B8"/>
    <w:rsid w:val="000E47DD"/>
    <w:rsid w:val="000E5B52"/>
    <w:rsid w:val="000E5E61"/>
    <w:rsid w:val="000F1261"/>
    <w:rsid w:val="000F3BE6"/>
    <w:rsid w:val="000F6FAE"/>
    <w:rsid w:val="0010197C"/>
    <w:rsid w:val="00102B7B"/>
    <w:rsid w:val="00114B97"/>
    <w:rsid w:val="00120EF4"/>
    <w:rsid w:val="00121C43"/>
    <w:rsid w:val="00122418"/>
    <w:rsid w:val="001257E7"/>
    <w:rsid w:val="00127BD5"/>
    <w:rsid w:val="00137243"/>
    <w:rsid w:val="00137983"/>
    <w:rsid w:val="001428DD"/>
    <w:rsid w:val="001436C1"/>
    <w:rsid w:val="00144573"/>
    <w:rsid w:val="0014571B"/>
    <w:rsid w:val="00147CA4"/>
    <w:rsid w:val="00150B26"/>
    <w:rsid w:val="0015651A"/>
    <w:rsid w:val="0016006D"/>
    <w:rsid w:val="00160EA3"/>
    <w:rsid w:val="00161CCC"/>
    <w:rsid w:val="00164D32"/>
    <w:rsid w:val="0016692A"/>
    <w:rsid w:val="001671E2"/>
    <w:rsid w:val="001672B5"/>
    <w:rsid w:val="00172343"/>
    <w:rsid w:val="00172E37"/>
    <w:rsid w:val="00173ACE"/>
    <w:rsid w:val="00173C68"/>
    <w:rsid w:val="00173D7A"/>
    <w:rsid w:val="001756BF"/>
    <w:rsid w:val="0018346E"/>
    <w:rsid w:val="001851CC"/>
    <w:rsid w:val="00191990"/>
    <w:rsid w:val="00192DF3"/>
    <w:rsid w:val="00193305"/>
    <w:rsid w:val="0019653E"/>
    <w:rsid w:val="001A5D99"/>
    <w:rsid w:val="001A5DD3"/>
    <w:rsid w:val="001B144D"/>
    <w:rsid w:val="001B2A51"/>
    <w:rsid w:val="001B4654"/>
    <w:rsid w:val="001B4CF9"/>
    <w:rsid w:val="001B6B12"/>
    <w:rsid w:val="001B7985"/>
    <w:rsid w:val="001C2490"/>
    <w:rsid w:val="001D02DD"/>
    <w:rsid w:val="001D3C67"/>
    <w:rsid w:val="001D687D"/>
    <w:rsid w:val="001E2506"/>
    <w:rsid w:val="001E2D62"/>
    <w:rsid w:val="001E601D"/>
    <w:rsid w:val="001F0754"/>
    <w:rsid w:val="001F3F03"/>
    <w:rsid w:val="001F4288"/>
    <w:rsid w:val="001F448F"/>
    <w:rsid w:val="00202664"/>
    <w:rsid w:val="00207D14"/>
    <w:rsid w:val="00210AFE"/>
    <w:rsid w:val="0021254A"/>
    <w:rsid w:val="00214B67"/>
    <w:rsid w:val="00220320"/>
    <w:rsid w:val="002235B8"/>
    <w:rsid w:val="00224442"/>
    <w:rsid w:val="00227C05"/>
    <w:rsid w:val="0023144A"/>
    <w:rsid w:val="00233C8C"/>
    <w:rsid w:val="00234AA7"/>
    <w:rsid w:val="00240AC8"/>
    <w:rsid w:val="00242047"/>
    <w:rsid w:val="00252674"/>
    <w:rsid w:val="00254642"/>
    <w:rsid w:val="002552C7"/>
    <w:rsid w:val="00257AD4"/>
    <w:rsid w:val="00265D2B"/>
    <w:rsid w:val="00266EFA"/>
    <w:rsid w:val="00274764"/>
    <w:rsid w:val="00274E1D"/>
    <w:rsid w:val="00283188"/>
    <w:rsid w:val="00293008"/>
    <w:rsid w:val="002937EE"/>
    <w:rsid w:val="002954D0"/>
    <w:rsid w:val="00297EEB"/>
    <w:rsid w:val="002A48F2"/>
    <w:rsid w:val="002A4A78"/>
    <w:rsid w:val="002B0049"/>
    <w:rsid w:val="002B108A"/>
    <w:rsid w:val="002B313A"/>
    <w:rsid w:val="002B3F4C"/>
    <w:rsid w:val="002C0D8E"/>
    <w:rsid w:val="002C68C7"/>
    <w:rsid w:val="002C757A"/>
    <w:rsid w:val="002D1F44"/>
    <w:rsid w:val="002D2208"/>
    <w:rsid w:val="002D2854"/>
    <w:rsid w:val="002D2F8E"/>
    <w:rsid w:val="002D76EB"/>
    <w:rsid w:val="002E0579"/>
    <w:rsid w:val="002E0D68"/>
    <w:rsid w:val="002E1621"/>
    <w:rsid w:val="002E6934"/>
    <w:rsid w:val="002E6A38"/>
    <w:rsid w:val="002F1CBF"/>
    <w:rsid w:val="002F2BE2"/>
    <w:rsid w:val="002F4A90"/>
    <w:rsid w:val="002F54CB"/>
    <w:rsid w:val="003028E9"/>
    <w:rsid w:val="00304B39"/>
    <w:rsid w:val="00313A37"/>
    <w:rsid w:val="0032331A"/>
    <w:rsid w:val="00326891"/>
    <w:rsid w:val="003302BF"/>
    <w:rsid w:val="00330523"/>
    <w:rsid w:val="0033200C"/>
    <w:rsid w:val="003320C4"/>
    <w:rsid w:val="00333412"/>
    <w:rsid w:val="0033354B"/>
    <w:rsid w:val="00337BA2"/>
    <w:rsid w:val="0034099E"/>
    <w:rsid w:val="00343D9B"/>
    <w:rsid w:val="00351CE4"/>
    <w:rsid w:val="0036330D"/>
    <w:rsid w:val="003664C3"/>
    <w:rsid w:val="00370161"/>
    <w:rsid w:val="00374E94"/>
    <w:rsid w:val="00374FAE"/>
    <w:rsid w:val="00381ABE"/>
    <w:rsid w:val="003829DD"/>
    <w:rsid w:val="00385034"/>
    <w:rsid w:val="00385CE9"/>
    <w:rsid w:val="00387449"/>
    <w:rsid w:val="0039166D"/>
    <w:rsid w:val="0039187C"/>
    <w:rsid w:val="003964E3"/>
    <w:rsid w:val="003A057F"/>
    <w:rsid w:val="003A320B"/>
    <w:rsid w:val="003A3D29"/>
    <w:rsid w:val="003A6F23"/>
    <w:rsid w:val="003B297D"/>
    <w:rsid w:val="003B2B0B"/>
    <w:rsid w:val="003B3A67"/>
    <w:rsid w:val="003B4AFF"/>
    <w:rsid w:val="003B504C"/>
    <w:rsid w:val="003B5581"/>
    <w:rsid w:val="003C0037"/>
    <w:rsid w:val="003C02A6"/>
    <w:rsid w:val="003C2842"/>
    <w:rsid w:val="003C528C"/>
    <w:rsid w:val="003D14F4"/>
    <w:rsid w:val="003D1697"/>
    <w:rsid w:val="003D1A0B"/>
    <w:rsid w:val="003D51B5"/>
    <w:rsid w:val="003D53FE"/>
    <w:rsid w:val="003D6EE4"/>
    <w:rsid w:val="003F0BC7"/>
    <w:rsid w:val="003F42D3"/>
    <w:rsid w:val="003F5DC4"/>
    <w:rsid w:val="0040069E"/>
    <w:rsid w:val="00404318"/>
    <w:rsid w:val="004052F8"/>
    <w:rsid w:val="00406F28"/>
    <w:rsid w:val="0041029E"/>
    <w:rsid w:val="00411772"/>
    <w:rsid w:val="00414A9C"/>
    <w:rsid w:val="00415616"/>
    <w:rsid w:val="00415BB8"/>
    <w:rsid w:val="00421C58"/>
    <w:rsid w:val="004222CB"/>
    <w:rsid w:val="00423A55"/>
    <w:rsid w:val="00425231"/>
    <w:rsid w:val="00426B2F"/>
    <w:rsid w:val="00426BE5"/>
    <w:rsid w:val="004353D2"/>
    <w:rsid w:val="00435A04"/>
    <w:rsid w:val="00436FA5"/>
    <w:rsid w:val="00437C64"/>
    <w:rsid w:val="004525F7"/>
    <w:rsid w:val="004527EF"/>
    <w:rsid w:val="00456C77"/>
    <w:rsid w:val="00463733"/>
    <w:rsid w:val="0046729E"/>
    <w:rsid w:val="0047049E"/>
    <w:rsid w:val="00481B6B"/>
    <w:rsid w:val="004833FC"/>
    <w:rsid w:val="00487151"/>
    <w:rsid w:val="00487F41"/>
    <w:rsid w:val="004930D9"/>
    <w:rsid w:val="00494059"/>
    <w:rsid w:val="00495922"/>
    <w:rsid w:val="004A1C09"/>
    <w:rsid w:val="004A2570"/>
    <w:rsid w:val="004A3DFC"/>
    <w:rsid w:val="004A4C5B"/>
    <w:rsid w:val="004B3397"/>
    <w:rsid w:val="004C3250"/>
    <w:rsid w:val="004C4C89"/>
    <w:rsid w:val="004C5760"/>
    <w:rsid w:val="004C5BC8"/>
    <w:rsid w:val="004D01A6"/>
    <w:rsid w:val="004D0747"/>
    <w:rsid w:val="004D5A3F"/>
    <w:rsid w:val="004D749E"/>
    <w:rsid w:val="004E5F2A"/>
    <w:rsid w:val="004E67AE"/>
    <w:rsid w:val="004F4C08"/>
    <w:rsid w:val="004F51B2"/>
    <w:rsid w:val="004F529D"/>
    <w:rsid w:val="004F5F3E"/>
    <w:rsid w:val="004F7433"/>
    <w:rsid w:val="0050426F"/>
    <w:rsid w:val="00505F58"/>
    <w:rsid w:val="005067B9"/>
    <w:rsid w:val="00510F91"/>
    <w:rsid w:val="0051118A"/>
    <w:rsid w:val="00511471"/>
    <w:rsid w:val="00512F09"/>
    <w:rsid w:val="00520012"/>
    <w:rsid w:val="00522306"/>
    <w:rsid w:val="005267EC"/>
    <w:rsid w:val="00526FE6"/>
    <w:rsid w:val="00527174"/>
    <w:rsid w:val="00527B13"/>
    <w:rsid w:val="005316A4"/>
    <w:rsid w:val="00532750"/>
    <w:rsid w:val="00532D56"/>
    <w:rsid w:val="00533E46"/>
    <w:rsid w:val="00533FCE"/>
    <w:rsid w:val="00537BEB"/>
    <w:rsid w:val="00541136"/>
    <w:rsid w:val="00541738"/>
    <w:rsid w:val="00541EAF"/>
    <w:rsid w:val="00542BA3"/>
    <w:rsid w:val="00543CB0"/>
    <w:rsid w:val="005455BF"/>
    <w:rsid w:val="00545DE9"/>
    <w:rsid w:val="00550979"/>
    <w:rsid w:val="00551C64"/>
    <w:rsid w:val="005541E5"/>
    <w:rsid w:val="00560745"/>
    <w:rsid w:val="00562310"/>
    <w:rsid w:val="00562C84"/>
    <w:rsid w:val="00564126"/>
    <w:rsid w:val="005679F4"/>
    <w:rsid w:val="00571880"/>
    <w:rsid w:val="005774B1"/>
    <w:rsid w:val="00580BD9"/>
    <w:rsid w:val="005825B2"/>
    <w:rsid w:val="00586834"/>
    <w:rsid w:val="0058726D"/>
    <w:rsid w:val="00590473"/>
    <w:rsid w:val="00592F6D"/>
    <w:rsid w:val="00593134"/>
    <w:rsid w:val="005968F3"/>
    <w:rsid w:val="005A2E57"/>
    <w:rsid w:val="005A7CFE"/>
    <w:rsid w:val="005B3E86"/>
    <w:rsid w:val="005B6F74"/>
    <w:rsid w:val="005C0199"/>
    <w:rsid w:val="005C1C1B"/>
    <w:rsid w:val="005C2110"/>
    <w:rsid w:val="005C3CFC"/>
    <w:rsid w:val="005C6D5B"/>
    <w:rsid w:val="005C7D80"/>
    <w:rsid w:val="005E16F2"/>
    <w:rsid w:val="005E357A"/>
    <w:rsid w:val="005E543E"/>
    <w:rsid w:val="005F4BB4"/>
    <w:rsid w:val="0060606F"/>
    <w:rsid w:val="00606F40"/>
    <w:rsid w:val="006075D9"/>
    <w:rsid w:val="00610B33"/>
    <w:rsid w:val="00616AF0"/>
    <w:rsid w:val="00617070"/>
    <w:rsid w:val="0062340C"/>
    <w:rsid w:val="006264FD"/>
    <w:rsid w:val="006320DC"/>
    <w:rsid w:val="00634232"/>
    <w:rsid w:val="006346C2"/>
    <w:rsid w:val="006518F5"/>
    <w:rsid w:val="00662CBC"/>
    <w:rsid w:val="00665486"/>
    <w:rsid w:val="00670639"/>
    <w:rsid w:val="00671764"/>
    <w:rsid w:val="00673628"/>
    <w:rsid w:val="006758B0"/>
    <w:rsid w:val="006806C4"/>
    <w:rsid w:val="00680E80"/>
    <w:rsid w:val="00683B6B"/>
    <w:rsid w:val="00684418"/>
    <w:rsid w:val="00684847"/>
    <w:rsid w:val="006854D2"/>
    <w:rsid w:val="00686091"/>
    <w:rsid w:val="0068662E"/>
    <w:rsid w:val="00686FAE"/>
    <w:rsid w:val="006870DD"/>
    <w:rsid w:val="006919CC"/>
    <w:rsid w:val="00691E4D"/>
    <w:rsid w:val="00692E49"/>
    <w:rsid w:val="00692F75"/>
    <w:rsid w:val="00693816"/>
    <w:rsid w:val="00693D3F"/>
    <w:rsid w:val="00695316"/>
    <w:rsid w:val="006A487E"/>
    <w:rsid w:val="006B01DC"/>
    <w:rsid w:val="006B042B"/>
    <w:rsid w:val="006B1B45"/>
    <w:rsid w:val="006B233E"/>
    <w:rsid w:val="006B3855"/>
    <w:rsid w:val="006B3B99"/>
    <w:rsid w:val="006B6F1E"/>
    <w:rsid w:val="006B750C"/>
    <w:rsid w:val="006C0119"/>
    <w:rsid w:val="006C0F50"/>
    <w:rsid w:val="006C1383"/>
    <w:rsid w:val="006C2B13"/>
    <w:rsid w:val="006C4265"/>
    <w:rsid w:val="006C6EA4"/>
    <w:rsid w:val="006C7039"/>
    <w:rsid w:val="006D48AB"/>
    <w:rsid w:val="006D62FC"/>
    <w:rsid w:val="006D6500"/>
    <w:rsid w:val="006E0B9D"/>
    <w:rsid w:val="006E2CEB"/>
    <w:rsid w:val="006E4BD3"/>
    <w:rsid w:val="006F0E2B"/>
    <w:rsid w:val="006F2435"/>
    <w:rsid w:val="006F3D75"/>
    <w:rsid w:val="006F456D"/>
    <w:rsid w:val="0070702C"/>
    <w:rsid w:val="007127D0"/>
    <w:rsid w:val="00712F26"/>
    <w:rsid w:val="007138C7"/>
    <w:rsid w:val="007176F1"/>
    <w:rsid w:val="00717C53"/>
    <w:rsid w:val="00720564"/>
    <w:rsid w:val="00724585"/>
    <w:rsid w:val="00726E8A"/>
    <w:rsid w:val="007330BC"/>
    <w:rsid w:val="0073329E"/>
    <w:rsid w:val="00735232"/>
    <w:rsid w:val="0073691C"/>
    <w:rsid w:val="0074352B"/>
    <w:rsid w:val="00745290"/>
    <w:rsid w:val="007467E5"/>
    <w:rsid w:val="00746B28"/>
    <w:rsid w:val="00755065"/>
    <w:rsid w:val="007653EC"/>
    <w:rsid w:val="00765C66"/>
    <w:rsid w:val="0076618D"/>
    <w:rsid w:val="007668B6"/>
    <w:rsid w:val="00766C3B"/>
    <w:rsid w:val="0077188D"/>
    <w:rsid w:val="00772BAF"/>
    <w:rsid w:val="007771B4"/>
    <w:rsid w:val="00780B2C"/>
    <w:rsid w:val="00781F11"/>
    <w:rsid w:val="00782923"/>
    <w:rsid w:val="00782CE5"/>
    <w:rsid w:val="00790260"/>
    <w:rsid w:val="007917BE"/>
    <w:rsid w:val="00791F4B"/>
    <w:rsid w:val="00794217"/>
    <w:rsid w:val="007A459B"/>
    <w:rsid w:val="007B258F"/>
    <w:rsid w:val="007B4859"/>
    <w:rsid w:val="007B559B"/>
    <w:rsid w:val="007B6530"/>
    <w:rsid w:val="007C1C26"/>
    <w:rsid w:val="007C7207"/>
    <w:rsid w:val="007D0518"/>
    <w:rsid w:val="007D2FBF"/>
    <w:rsid w:val="007D492B"/>
    <w:rsid w:val="007D51CD"/>
    <w:rsid w:val="007D5D90"/>
    <w:rsid w:val="007E3B25"/>
    <w:rsid w:val="007E60F1"/>
    <w:rsid w:val="007E76BB"/>
    <w:rsid w:val="007F12DC"/>
    <w:rsid w:val="007F21D2"/>
    <w:rsid w:val="007F27CC"/>
    <w:rsid w:val="007F2841"/>
    <w:rsid w:val="007F7B28"/>
    <w:rsid w:val="008027C2"/>
    <w:rsid w:val="008050F2"/>
    <w:rsid w:val="00805B5D"/>
    <w:rsid w:val="008076EB"/>
    <w:rsid w:val="00807970"/>
    <w:rsid w:val="008137B2"/>
    <w:rsid w:val="00813EFB"/>
    <w:rsid w:val="00817A2F"/>
    <w:rsid w:val="00824570"/>
    <w:rsid w:val="008245DA"/>
    <w:rsid w:val="00824F4D"/>
    <w:rsid w:val="008262B4"/>
    <w:rsid w:val="00826BC5"/>
    <w:rsid w:val="00831F46"/>
    <w:rsid w:val="00833471"/>
    <w:rsid w:val="0083409C"/>
    <w:rsid w:val="00834D1E"/>
    <w:rsid w:val="00835E0C"/>
    <w:rsid w:val="00837CD6"/>
    <w:rsid w:val="00840BDA"/>
    <w:rsid w:val="00841A80"/>
    <w:rsid w:val="00841AEE"/>
    <w:rsid w:val="0084528C"/>
    <w:rsid w:val="00847FC7"/>
    <w:rsid w:val="0086366C"/>
    <w:rsid w:val="0086566B"/>
    <w:rsid w:val="00867F33"/>
    <w:rsid w:val="00870207"/>
    <w:rsid w:val="0087039C"/>
    <w:rsid w:val="00871C75"/>
    <w:rsid w:val="00872F3B"/>
    <w:rsid w:val="00890140"/>
    <w:rsid w:val="00892275"/>
    <w:rsid w:val="00893016"/>
    <w:rsid w:val="00895714"/>
    <w:rsid w:val="008A040A"/>
    <w:rsid w:val="008A793E"/>
    <w:rsid w:val="008B1329"/>
    <w:rsid w:val="008B1AD9"/>
    <w:rsid w:val="008B2CD3"/>
    <w:rsid w:val="008B3E8E"/>
    <w:rsid w:val="008B477F"/>
    <w:rsid w:val="008B7715"/>
    <w:rsid w:val="008C0A44"/>
    <w:rsid w:val="008C0E10"/>
    <w:rsid w:val="008D393A"/>
    <w:rsid w:val="008E1560"/>
    <w:rsid w:val="008E3D9F"/>
    <w:rsid w:val="008F5622"/>
    <w:rsid w:val="008F6118"/>
    <w:rsid w:val="00901FC9"/>
    <w:rsid w:val="0090520F"/>
    <w:rsid w:val="00912A23"/>
    <w:rsid w:val="009221AC"/>
    <w:rsid w:val="0092379C"/>
    <w:rsid w:val="009267A4"/>
    <w:rsid w:val="009278DA"/>
    <w:rsid w:val="00927EE5"/>
    <w:rsid w:val="00935C4F"/>
    <w:rsid w:val="00940F2E"/>
    <w:rsid w:val="00946700"/>
    <w:rsid w:val="009513B4"/>
    <w:rsid w:val="009562AB"/>
    <w:rsid w:val="00961284"/>
    <w:rsid w:val="0096164F"/>
    <w:rsid w:val="00961FDE"/>
    <w:rsid w:val="00964C41"/>
    <w:rsid w:val="00971BE8"/>
    <w:rsid w:val="00972D2F"/>
    <w:rsid w:val="0097365A"/>
    <w:rsid w:val="00974E65"/>
    <w:rsid w:val="0097660F"/>
    <w:rsid w:val="00980190"/>
    <w:rsid w:val="0098073A"/>
    <w:rsid w:val="00982E21"/>
    <w:rsid w:val="00983FBD"/>
    <w:rsid w:val="00984F5B"/>
    <w:rsid w:val="00994CC9"/>
    <w:rsid w:val="009A131F"/>
    <w:rsid w:val="009A1DD4"/>
    <w:rsid w:val="009A283B"/>
    <w:rsid w:val="009A3302"/>
    <w:rsid w:val="009A5B6B"/>
    <w:rsid w:val="009B23C3"/>
    <w:rsid w:val="009B2DDA"/>
    <w:rsid w:val="009B75D9"/>
    <w:rsid w:val="009B7AD8"/>
    <w:rsid w:val="009C07A7"/>
    <w:rsid w:val="009C5AAA"/>
    <w:rsid w:val="009C67DF"/>
    <w:rsid w:val="009C69B3"/>
    <w:rsid w:val="009D30AC"/>
    <w:rsid w:val="009D385C"/>
    <w:rsid w:val="009D7A40"/>
    <w:rsid w:val="009E5BCF"/>
    <w:rsid w:val="009F0AB0"/>
    <w:rsid w:val="009F0D65"/>
    <w:rsid w:val="009F316D"/>
    <w:rsid w:val="009F527A"/>
    <w:rsid w:val="00A03287"/>
    <w:rsid w:val="00A050A3"/>
    <w:rsid w:val="00A11C89"/>
    <w:rsid w:val="00A1313C"/>
    <w:rsid w:val="00A15F0F"/>
    <w:rsid w:val="00A23633"/>
    <w:rsid w:val="00A244C9"/>
    <w:rsid w:val="00A26F77"/>
    <w:rsid w:val="00A273F6"/>
    <w:rsid w:val="00A33127"/>
    <w:rsid w:val="00A36856"/>
    <w:rsid w:val="00A37130"/>
    <w:rsid w:val="00A3766B"/>
    <w:rsid w:val="00A52312"/>
    <w:rsid w:val="00A61A8D"/>
    <w:rsid w:val="00A624A5"/>
    <w:rsid w:val="00A63155"/>
    <w:rsid w:val="00A66640"/>
    <w:rsid w:val="00A70311"/>
    <w:rsid w:val="00A71C1E"/>
    <w:rsid w:val="00A7375B"/>
    <w:rsid w:val="00A73C9C"/>
    <w:rsid w:val="00A74DC7"/>
    <w:rsid w:val="00A76432"/>
    <w:rsid w:val="00A76F17"/>
    <w:rsid w:val="00A81550"/>
    <w:rsid w:val="00A91839"/>
    <w:rsid w:val="00A9222D"/>
    <w:rsid w:val="00A94C91"/>
    <w:rsid w:val="00A95C78"/>
    <w:rsid w:val="00AA36EF"/>
    <w:rsid w:val="00AA3E0D"/>
    <w:rsid w:val="00AA59AB"/>
    <w:rsid w:val="00AA5FD2"/>
    <w:rsid w:val="00AA60B3"/>
    <w:rsid w:val="00AB00CA"/>
    <w:rsid w:val="00AB6BDC"/>
    <w:rsid w:val="00AB76C5"/>
    <w:rsid w:val="00AC3323"/>
    <w:rsid w:val="00AC4798"/>
    <w:rsid w:val="00AC4A6C"/>
    <w:rsid w:val="00AD217E"/>
    <w:rsid w:val="00AD6BC0"/>
    <w:rsid w:val="00AE04FC"/>
    <w:rsid w:val="00AE477E"/>
    <w:rsid w:val="00AE5FF8"/>
    <w:rsid w:val="00AE7CAC"/>
    <w:rsid w:val="00AF1754"/>
    <w:rsid w:val="00AF1DF6"/>
    <w:rsid w:val="00AF5886"/>
    <w:rsid w:val="00AF5EC2"/>
    <w:rsid w:val="00B117CF"/>
    <w:rsid w:val="00B1667D"/>
    <w:rsid w:val="00B16BC4"/>
    <w:rsid w:val="00B219A5"/>
    <w:rsid w:val="00B236F2"/>
    <w:rsid w:val="00B25529"/>
    <w:rsid w:val="00B25DE9"/>
    <w:rsid w:val="00B27BA2"/>
    <w:rsid w:val="00B31945"/>
    <w:rsid w:val="00B31BD3"/>
    <w:rsid w:val="00B3752E"/>
    <w:rsid w:val="00B47837"/>
    <w:rsid w:val="00B47D2B"/>
    <w:rsid w:val="00B52CD7"/>
    <w:rsid w:val="00B5416E"/>
    <w:rsid w:val="00B571C8"/>
    <w:rsid w:val="00B62990"/>
    <w:rsid w:val="00B62B8D"/>
    <w:rsid w:val="00B6799A"/>
    <w:rsid w:val="00B7011C"/>
    <w:rsid w:val="00B75638"/>
    <w:rsid w:val="00B818E4"/>
    <w:rsid w:val="00B81BF2"/>
    <w:rsid w:val="00B83098"/>
    <w:rsid w:val="00B87511"/>
    <w:rsid w:val="00B90515"/>
    <w:rsid w:val="00B91F56"/>
    <w:rsid w:val="00B950C5"/>
    <w:rsid w:val="00B956F8"/>
    <w:rsid w:val="00B97B5F"/>
    <w:rsid w:val="00BA6780"/>
    <w:rsid w:val="00BB616A"/>
    <w:rsid w:val="00BC2CD1"/>
    <w:rsid w:val="00BC5751"/>
    <w:rsid w:val="00BD16B6"/>
    <w:rsid w:val="00BD4435"/>
    <w:rsid w:val="00BD48F9"/>
    <w:rsid w:val="00BD614D"/>
    <w:rsid w:val="00BE1EDF"/>
    <w:rsid w:val="00BE4476"/>
    <w:rsid w:val="00BF1C0D"/>
    <w:rsid w:val="00BF2B13"/>
    <w:rsid w:val="00C1416C"/>
    <w:rsid w:val="00C1680D"/>
    <w:rsid w:val="00C1682D"/>
    <w:rsid w:val="00C16CCB"/>
    <w:rsid w:val="00C20AF2"/>
    <w:rsid w:val="00C211F8"/>
    <w:rsid w:val="00C22C67"/>
    <w:rsid w:val="00C248C6"/>
    <w:rsid w:val="00C24A3F"/>
    <w:rsid w:val="00C40454"/>
    <w:rsid w:val="00C406D5"/>
    <w:rsid w:val="00C415AB"/>
    <w:rsid w:val="00C55583"/>
    <w:rsid w:val="00C62A44"/>
    <w:rsid w:val="00C630BA"/>
    <w:rsid w:val="00C80B23"/>
    <w:rsid w:val="00C84EA2"/>
    <w:rsid w:val="00CA1F2E"/>
    <w:rsid w:val="00CB23D8"/>
    <w:rsid w:val="00CC0D6A"/>
    <w:rsid w:val="00CC38B1"/>
    <w:rsid w:val="00CC581B"/>
    <w:rsid w:val="00CC7096"/>
    <w:rsid w:val="00CD0E26"/>
    <w:rsid w:val="00CE1AD0"/>
    <w:rsid w:val="00CE2104"/>
    <w:rsid w:val="00CE695B"/>
    <w:rsid w:val="00CF2503"/>
    <w:rsid w:val="00CF48CB"/>
    <w:rsid w:val="00D03F71"/>
    <w:rsid w:val="00D055C1"/>
    <w:rsid w:val="00D07BED"/>
    <w:rsid w:val="00D129C1"/>
    <w:rsid w:val="00D15DAB"/>
    <w:rsid w:val="00D162B6"/>
    <w:rsid w:val="00D21BE4"/>
    <w:rsid w:val="00D22700"/>
    <w:rsid w:val="00D238D8"/>
    <w:rsid w:val="00D24130"/>
    <w:rsid w:val="00D31040"/>
    <w:rsid w:val="00D35844"/>
    <w:rsid w:val="00D40947"/>
    <w:rsid w:val="00D42793"/>
    <w:rsid w:val="00D437BC"/>
    <w:rsid w:val="00D439B7"/>
    <w:rsid w:val="00D43A1F"/>
    <w:rsid w:val="00D500B5"/>
    <w:rsid w:val="00D51427"/>
    <w:rsid w:val="00D53857"/>
    <w:rsid w:val="00D57A2E"/>
    <w:rsid w:val="00D62AB8"/>
    <w:rsid w:val="00D636BC"/>
    <w:rsid w:val="00D66820"/>
    <w:rsid w:val="00D71685"/>
    <w:rsid w:val="00D7607F"/>
    <w:rsid w:val="00D95C3C"/>
    <w:rsid w:val="00D96529"/>
    <w:rsid w:val="00DA0FE7"/>
    <w:rsid w:val="00DA1DCC"/>
    <w:rsid w:val="00DA5D84"/>
    <w:rsid w:val="00DB11F4"/>
    <w:rsid w:val="00DB232F"/>
    <w:rsid w:val="00DB32C2"/>
    <w:rsid w:val="00DB4788"/>
    <w:rsid w:val="00DC0CC4"/>
    <w:rsid w:val="00DC0E9F"/>
    <w:rsid w:val="00DC2677"/>
    <w:rsid w:val="00DD28CB"/>
    <w:rsid w:val="00DD3A79"/>
    <w:rsid w:val="00DD4EC0"/>
    <w:rsid w:val="00DD7BE7"/>
    <w:rsid w:val="00DE24E6"/>
    <w:rsid w:val="00DE3D42"/>
    <w:rsid w:val="00DE4A04"/>
    <w:rsid w:val="00DF7F41"/>
    <w:rsid w:val="00E0182D"/>
    <w:rsid w:val="00E01FB8"/>
    <w:rsid w:val="00E05200"/>
    <w:rsid w:val="00E10226"/>
    <w:rsid w:val="00E17C1E"/>
    <w:rsid w:val="00E24861"/>
    <w:rsid w:val="00E24881"/>
    <w:rsid w:val="00E24AF8"/>
    <w:rsid w:val="00E26490"/>
    <w:rsid w:val="00E269DC"/>
    <w:rsid w:val="00E26EF1"/>
    <w:rsid w:val="00E27365"/>
    <w:rsid w:val="00E35FDC"/>
    <w:rsid w:val="00E36427"/>
    <w:rsid w:val="00E37AEA"/>
    <w:rsid w:val="00E412E4"/>
    <w:rsid w:val="00E4217D"/>
    <w:rsid w:val="00E42858"/>
    <w:rsid w:val="00E437DA"/>
    <w:rsid w:val="00E53A95"/>
    <w:rsid w:val="00E53C81"/>
    <w:rsid w:val="00E60E01"/>
    <w:rsid w:val="00E61ADB"/>
    <w:rsid w:val="00E61C85"/>
    <w:rsid w:val="00E66263"/>
    <w:rsid w:val="00E710F6"/>
    <w:rsid w:val="00E71CEE"/>
    <w:rsid w:val="00E76606"/>
    <w:rsid w:val="00E82640"/>
    <w:rsid w:val="00E9316C"/>
    <w:rsid w:val="00E946C0"/>
    <w:rsid w:val="00EA0D8E"/>
    <w:rsid w:val="00EA2D6A"/>
    <w:rsid w:val="00EA562E"/>
    <w:rsid w:val="00EA5695"/>
    <w:rsid w:val="00EA5B0D"/>
    <w:rsid w:val="00EA5C5E"/>
    <w:rsid w:val="00EA694F"/>
    <w:rsid w:val="00EB42AB"/>
    <w:rsid w:val="00EB623B"/>
    <w:rsid w:val="00EB6792"/>
    <w:rsid w:val="00EB702A"/>
    <w:rsid w:val="00EB71A5"/>
    <w:rsid w:val="00EC04D3"/>
    <w:rsid w:val="00EC07BC"/>
    <w:rsid w:val="00EC1C4C"/>
    <w:rsid w:val="00EC289C"/>
    <w:rsid w:val="00EC5CA6"/>
    <w:rsid w:val="00ED02C9"/>
    <w:rsid w:val="00ED0B53"/>
    <w:rsid w:val="00ED3A75"/>
    <w:rsid w:val="00ED3BDB"/>
    <w:rsid w:val="00EE0332"/>
    <w:rsid w:val="00EF0D26"/>
    <w:rsid w:val="00F00A3D"/>
    <w:rsid w:val="00F00DCA"/>
    <w:rsid w:val="00F03144"/>
    <w:rsid w:val="00F03467"/>
    <w:rsid w:val="00F03AE9"/>
    <w:rsid w:val="00F10CB7"/>
    <w:rsid w:val="00F11A2D"/>
    <w:rsid w:val="00F152C1"/>
    <w:rsid w:val="00F16551"/>
    <w:rsid w:val="00F17367"/>
    <w:rsid w:val="00F201B0"/>
    <w:rsid w:val="00F260BE"/>
    <w:rsid w:val="00F3064A"/>
    <w:rsid w:val="00F310C8"/>
    <w:rsid w:val="00F33DBD"/>
    <w:rsid w:val="00F345C7"/>
    <w:rsid w:val="00F37707"/>
    <w:rsid w:val="00F37BD3"/>
    <w:rsid w:val="00F42A01"/>
    <w:rsid w:val="00F43426"/>
    <w:rsid w:val="00F46CFE"/>
    <w:rsid w:val="00F47BB4"/>
    <w:rsid w:val="00F51C5A"/>
    <w:rsid w:val="00F53E64"/>
    <w:rsid w:val="00F618D2"/>
    <w:rsid w:val="00F6673B"/>
    <w:rsid w:val="00F66F90"/>
    <w:rsid w:val="00F7170C"/>
    <w:rsid w:val="00F763C3"/>
    <w:rsid w:val="00F92865"/>
    <w:rsid w:val="00F95A75"/>
    <w:rsid w:val="00F96007"/>
    <w:rsid w:val="00F96F24"/>
    <w:rsid w:val="00F97778"/>
    <w:rsid w:val="00FA17BD"/>
    <w:rsid w:val="00FA1C1B"/>
    <w:rsid w:val="00FA51D2"/>
    <w:rsid w:val="00FB0C6C"/>
    <w:rsid w:val="00FB2908"/>
    <w:rsid w:val="00FB297E"/>
    <w:rsid w:val="00FB524F"/>
    <w:rsid w:val="00FB5663"/>
    <w:rsid w:val="00FB6BD5"/>
    <w:rsid w:val="00FB7754"/>
    <w:rsid w:val="00FC5518"/>
    <w:rsid w:val="00FD2C6D"/>
    <w:rsid w:val="00FD4704"/>
    <w:rsid w:val="00FD4EB6"/>
    <w:rsid w:val="00FD713E"/>
    <w:rsid w:val="00FD7A07"/>
    <w:rsid w:val="00FE1A13"/>
    <w:rsid w:val="00FE378A"/>
    <w:rsid w:val="00FE7711"/>
    <w:rsid w:val="00FF3CE9"/>
    <w:rsid w:val="00FF4A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8B26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1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5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11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8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7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09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4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Request_x0020_Type xmlns="e059a2d5-a4f8-4fd8-b836-4c9cf26100e7" xsi:nil="true"/>
    <Content_x0020_Changes xmlns="e059a2d5-a4f8-4fd8-b836-4c9cf26100e7" xsi:nil="true"/>
    <OMB_x0020_Control_x0020_Number xmlns="e059a2d5-a4f8-4fd8-b836-4c9cf26100e7" xsi:nil="true"/>
    <FR_x0020_Title xmlns="e059a2d5-a4f8-4fd8-b836-4c9cf26100e7" xsi:nil="true"/>
    <ACF_x0020_Tracking_x0020_No_x002e_ xmlns="e059a2d5-a4f8-4fd8-b836-4c9cf26100e7">ACYF-0384</ACF_x0020_Tracking_x0020_No_x002e_>
    <Description0 xmlns="e059a2d5-a4f8-4fd8-b836-4c9cf26100e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DB6D95E8269FC4EB11D6171060D9B2D" ma:contentTypeVersion="11" ma:contentTypeDescription="Create a new document." ma:contentTypeScope="" ma:versionID="3f28f92473baa052d9af97b4bb9f444f">
  <xsd:schema xmlns:xsd="http://www.w3.org/2001/XMLSchema" xmlns:xs="http://www.w3.org/2001/XMLSchema" xmlns:p="http://schemas.microsoft.com/office/2006/metadata/properties" xmlns:ns2="e059a2d5-a4f8-4fd8-b836-4c9cf26100e7" targetNamespace="http://schemas.microsoft.com/office/2006/metadata/properties" ma:root="true" ma:fieldsID="7b43532d2fcc1596f1e7dfeccbcea2b4" ns2:_="">
    <xsd:import namespace="e059a2d5-a4f8-4fd8-b836-4c9cf26100e7"/>
    <xsd:element name="properties">
      <xsd:complexType>
        <xsd:sequence>
          <xsd:element name="documentManagement">
            <xsd:complexType>
              <xsd:all>
                <xsd:element ref="ns2:ACF_x0020_Tracking_x0020_No_x002e_"/>
                <xsd:element ref="ns2:OMB_x0020_Control_x0020_Number" minOccurs="0"/>
                <xsd:element ref="ns2:FR_x0020_Title" minOccurs="0"/>
                <xsd:element ref="ns2:Description0" minOccurs="0"/>
                <xsd:element ref="ns2:Request_x0020_Type" minOccurs="0"/>
                <xsd:element ref="ns2:Content_x0020_Chang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59a2d5-a4f8-4fd8-b836-4c9cf26100e7" elementFormDefault="qualified">
    <xsd:import namespace="http://schemas.microsoft.com/office/2006/documentManagement/types"/>
    <xsd:import namespace="http://schemas.microsoft.com/office/infopath/2007/PartnerControls"/>
    <xsd:element name="ACF_x0020_Tracking_x0020_No_x002e_" ma:index="2" ma:displayName="ACF Tracking No." ma:internalName="ACF_x0020_Tracking_x0020_No_x002e_">
      <xsd:simpleType>
        <xsd:restriction base="dms:Text">
          <xsd:maxLength value="50"/>
        </xsd:restriction>
      </xsd:simpleType>
    </xsd:element>
    <xsd:element name="OMB_x0020_Control_x0020_Number" ma:index="3" nillable="true" ma:displayName="OMB Control Number" ma:internalName="OMB_x0020_Control_x0020_Number">
      <xsd:simpleType>
        <xsd:restriction base="dms:Text">
          <xsd:maxLength value="50"/>
        </xsd:restriction>
      </xsd:simpleType>
    </xsd:element>
    <xsd:element name="FR_x0020_Title" ma:index="4" nillable="true" ma:displayName="FR Title" ma:internalName="FR_x0020_Title">
      <xsd:simpleType>
        <xsd:restriction base="dms:Text">
          <xsd:maxLength value="255"/>
        </xsd:restriction>
      </xsd:simpleType>
    </xsd:element>
    <xsd:element name="Description0" ma:index="5" nillable="true" ma:displayName="Description" ma:internalName="Description0">
      <xsd:simpleType>
        <xsd:restriction base="dms:Note">
          <xsd:maxLength value="255"/>
        </xsd:restriction>
      </xsd:simpleType>
    </xsd:element>
    <xsd:element name="Request_x0020_Type" ma:index="6" nillable="true" ma:displayName="Request Type" ma:format="Dropdown" ma:internalName="Request_x0020_Type">
      <xsd:simpleType>
        <xsd:restriction base="dms:Choice">
          <xsd:enumeration value="New Collection"/>
          <xsd:enumeration value="Emergency FR Notice"/>
          <xsd:enumeration value="Existing collection in use without an OMB control number"/>
          <xsd:enumeration value="Extension without change of a currently approved collection"/>
          <xsd:enumeration value="Non-material or non-substantive change to a currently approved collection (formerly 83c)"/>
          <xsd:enumeration value="Revision of currently approved collection"/>
          <xsd:enumeration value="Reinstatement without change of a previously approved collection"/>
          <xsd:enumeration value="Reinstatement with change of a previously approved collection"/>
          <xsd:enumeration value="Rule"/>
          <xsd:enumeration value="No Request Type Defined"/>
        </xsd:restriction>
      </xsd:simpleType>
    </xsd:element>
    <xsd:element name="Content_x0020_Changes" ma:index="7" nillable="true" ma:displayName="Content Changes" ma:format="Dropdown" ma:internalName="Content_x0020_Changes">
      <xsd:simpleType>
        <xsd:restriction base="dms:Choice">
          <xsd:enumeration value="No"/>
          <xsd:enumeration value="Yes - Minor Changes"/>
          <xsd:enumeration value="Yes - Significant Changes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3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DF786F3-97A3-4ADA-A06D-D5AC8E90DB6D}"/>
</file>

<file path=customXml/itemProps2.xml><?xml version="1.0" encoding="utf-8"?>
<ds:datastoreItem xmlns:ds="http://schemas.openxmlformats.org/officeDocument/2006/customXml" ds:itemID="{5D596AB1-111D-4431-B7B5-EC7F16F963BB}"/>
</file>

<file path=customXml/itemProps3.xml><?xml version="1.0" encoding="utf-8"?>
<ds:datastoreItem xmlns:ds="http://schemas.openxmlformats.org/officeDocument/2006/customXml" ds:itemID="{D7F87E82-92F4-4C7B-B206-B4AA413025D7}"/>
</file>

<file path=customXml/itemProps4.xml><?xml version="1.0" encoding="utf-8"?>
<ds:datastoreItem xmlns:ds="http://schemas.openxmlformats.org/officeDocument/2006/customXml" ds:itemID="{BA2E7A35-572D-44BA-8F21-CDB78AE87E64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4755</Words>
  <Characters>27108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318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ammy Richards</dc:creator>
  <cp:lastModifiedBy>Jan Rothstein</cp:lastModifiedBy>
  <cp:revision>2</cp:revision>
  <dcterms:created xsi:type="dcterms:W3CDTF">2016-09-02T18:59:00Z</dcterms:created>
  <dcterms:modified xsi:type="dcterms:W3CDTF">2016-09-02T1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DB6D95E8269FC4EB11D6171060D9B2D</vt:lpwstr>
  </property>
</Properties>
</file>